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14930998"/>
        <w:docPartObj>
          <w:docPartGallery w:val="Table of Contents"/>
          <w:docPartUnique/>
        </w:docPartObj>
      </w:sdtPr>
      <w:sdtEndPr>
        <w:rPr>
          <w:rFonts w:ascii="Arial" w:eastAsiaTheme="minorHAnsi" w:hAnsi="Arial" w:cstheme="minorBidi"/>
          <w:b/>
          <w:bCs/>
          <w:color w:val="auto"/>
          <w:sz w:val="22"/>
          <w:szCs w:val="22"/>
          <w:lang w:eastAsia="en-US"/>
        </w:rPr>
      </w:sdtEndPr>
      <w:sdtContent>
        <w:p w:rsidR="00B4251B" w:rsidRDefault="00B4251B">
          <w:pPr>
            <w:pStyle w:val="Inhaltsverzeichnisberschrift"/>
          </w:pPr>
          <w:r>
            <w:t>Inhalt</w:t>
          </w:r>
        </w:p>
        <w:p w:rsidR="00B4251B" w:rsidRDefault="00B4251B">
          <w:pPr>
            <w:pStyle w:val="Verzeichnis1"/>
            <w:tabs>
              <w:tab w:val="left" w:pos="440"/>
              <w:tab w:val="right" w:leader="dot" w:pos="9062"/>
            </w:tabs>
            <w:rPr>
              <w:noProof/>
            </w:rPr>
          </w:pPr>
          <w:r>
            <w:rPr>
              <w:b/>
              <w:bCs/>
            </w:rPr>
            <w:fldChar w:fldCharType="begin"/>
          </w:r>
          <w:r>
            <w:rPr>
              <w:b/>
              <w:bCs/>
            </w:rPr>
            <w:instrText xml:space="preserve"> TOC \o "1-3" \h \z \u </w:instrText>
          </w:r>
          <w:r>
            <w:rPr>
              <w:b/>
              <w:bCs/>
            </w:rPr>
            <w:fldChar w:fldCharType="separate"/>
          </w:r>
          <w:hyperlink w:anchor="_Toc520800629" w:history="1">
            <w:r w:rsidRPr="00D61530">
              <w:rPr>
                <w:rStyle w:val="Hyperlink"/>
                <w:noProof/>
              </w:rPr>
              <w:t>1</w:t>
            </w:r>
            <w:r>
              <w:rPr>
                <w:noProof/>
              </w:rPr>
              <w:tab/>
            </w:r>
            <w:r w:rsidRPr="00D61530">
              <w:rPr>
                <w:rStyle w:val="Hyperlink"/>
                <w:noProof/>
              </w:rPr>
              <w:t>Einführung</w:t>
            </w:r>
            <w:r>
              <w:rPr>
                <w:noProof/>
                <w:webHidden/>
              </w:rPr>
              <w:tab/>
            </w:r>
            <w:r>
              <w:rPr>
                <w:noProof/>
                <w:webHidden/>
              </w:rPr>
              <w:fldChar w:fldCharType="begin"/>
            </w:r>
            <w:r>
              <w:rPr>
                <w:noProof/>
                <w:webHidden/>
              </w:rPr>
              <w:instrText xml:space="preserve"> PAGEREF _Toc52080062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0" w:history="1">
            <w:r w:rsidRPr="00D61530">
              <w:rPr>
                <w:rStyle w:val="Hyperlink"/>
                <w:noProof/>
              </w:rPr>
              <w:t>1.1</w:t>
            </w:r>
            <w:r>
              <w:rPr>
                <w:noProof/>
              </w:rPr>
              <w:tab/>
            </w:r>
            <w:r w:rsidRPr="00D61530">
              <w:rPr>
                <w:rStyle w:val="Hyperlink"/>
                <w:noProof/>
              </w:rPr>
              <w:t>Was ist Kaggle</w:t>
            </w:r>
            <w:r>
              <w:rPr>
                <w:noProof/>
                <w:webHidden/>
              </w:rPr>
              <w:tab/>
            </w:r>
            <w:r>
              <w:rPr>
                <w:noProof/>
                <w:webHidden/>
              </w:rPr>
              <w:fldChar w:fldCharType="begin"/>
            </w:r>
            <w:r>
              <w:rPr>
                <w:noProof/>
                <w:webHidden/>
              </w:rPr>
              <w:instrText xml:space="preserve"> PAGEREF _Toc520800630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1" w:history="1">
            <w:r w:rsidRPr="00D61530">
              <w:rPr>
                <w:rStyle w:val="Hyperlink"/>
                <w:noProof/>
              </w:rPr>
              <w:t>1.2</w:t>
            </w:r>
            <w:r>
              <w:rPr>
                <w:noProof/>
              </w:rPr>
              <w:tab/>
            </w:r>
            <w:r w:rsidRPr="00D61530">
              <w:rPr>
                <w:rStyle w:val="Hyperlink"/>
                <w:noProof/>
              </w:rPr>
              <w:t>Was ist die Winton Stock Market Challenge</w:t>
            </w:r>
            <w:r>
              <w:rPr>
                <w:noProof/>
                <w:webHidden/>
              </w:rPr>
              <w:tab/>
            </w:r>
            <w:r>
              <w:rPr>
                <w:noProof/>
                <w:webHidden/>
              </w:rPr>
              <w:fldChar w:fldCharType="begin"/>
            </w:r>
            <w:r>
              <w:rPr>
                <w:noProof/>
                <w:webHidden/>
              </w:rPr>
              <w:instrText xml:space="preserve"> PAGEREF _Toc520800631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2" w:history="1">
            <w:r w:rsidRPr="00D61530">
              <w:rPr>
                <w:rStyle w:val="Hyperlink"/>
                <w:noProof/>
              </w:rPr>
              <w:t>1.3</w:t>
            </w:r>
            <w:r>
              <w:rPr>
                <w:noProof/>
              </w:rPr>
              <w:tab/>
            </w:r>
            <w:r w:rsidRPr="00D61530">
              <w:rPr>
                <w:rStyle w:val="Hyperlink"/>
                <w:noProof/>
              </w:rPr>
              <w:t>Was ist die Forschungslücke</w:t>
            </w:r>
            <w:r>
              <w:rPr>
                <w:noProof/>
                <w:webHidden/>
              </w:rPr>
              <w:tab/>
            </w:r>
            <w:r>
              <w:rPr>
                <w:noProof/>
                <w:webHidden/>
              </w:rPr>
              <w:fldChar w:fldCharType="begin"/>
            </w:r>
            <w:r>
              <w:rPr>
                <w:noProof/>
                <w:webHidden/>
              </w:rPr>
              <w:instrText xml:space="preserve"> PAGEREF _Toc520800632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33" w:history="1">
            <w:r w:rsidRPr="00D61530">
              <w:rPr>
                <w:rStyle w:val="Hyperlink"/>
                <w:noProof/>
              </w:rPr>
              <w:t>2</w:t>
            </w:r>
            <w:r>
              <w:rPr>
                <w:noProof/>
              </w:rPr>
              <w:tab/>
            </w:r>
            <w:r w:rsidRPr="00D61530">
              <w:rPr>
                <w:rStyle w:val="Hyperlink"/>
                <w:noProof/>
              </w:rPr>
              <w:t>Daten</w:t>
            </w:r>
            <w:r>
              <w:rPr>
                <w:noProof/>
                <w:webHidden/>
              </w:rPr>
              <w:tab/>
            </w:r>
            <w:r>
              <w:rPr>
                <w:noProof/>
                <w:webHidden/>
              </w:rPr>
              <w:fldChar w:fldCharType="begin"/>
            </w:r>
            <w:r>
              <w:rPr>
                <w:noProof/>
                <w:webHidden/>
              </w:rPr>
              <w:instrText xml:space="preserve"> PAGEREF _Toc520800633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4" w:history="1">
            <w:r w:rsidRPr="00D61530">
              <w:rPr>
                <w:rStyle w:val="Hyperlink"/>
                <w:noProof/>
              </w:rPr>
              <w:t>2.1</w:t>
            </w:r>
            <w:r>
              <w:rPr>
                <w:noProof/>
              </w:rPr>
              <w:tab/>
            </w:r>
            <w:r w:rsidRPr="00D61530">
              <w:rPr>
                <w:rStyle w:val="Hyperlink"/>
                <w:noProof/>
              </w:rPr>
              <w:t>Daten erklären</w:t>
            </w:r>
            <w:r>
              <w:rPr>
                <w:noProof/>
                <w:webHidden/>
              </w:rPr>
              <w:tab/>
            </w:r>
            <w:r>
              <w:rPr>
                <w:noProof/>
                <w:webHidden/>
              </w:rPr>
              <w:fldChar w:fldCharType="begin"/>
            </w:r>
            <w:r>
              <w:rPr>
                <w:noProof/>
                <w:webHidden/>
              </w:rPr>
              <w:instrText xml:space="preserve"> PAGEREF _Toc520800634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5" w:history="1">
            <w:r w:rsidRPr="00D61530">
              <w:rPr>
                <w:rStyle w:val="Hyperlink"/>
                <w:noProof/>
              </w:rPr>
              <w:t>2.2</w:t>
            </w:r>
            <w:r>
              <w:rPr>
                <w:noProof/>
              </w:rPr>
              <w:tab/>
            </w:r>
            <w:r w:rsidRPr="00D61530">
              <w:rPr>
                <w:rStyle w:val="Hyperlink"/>
                <w:noProof/>
              </w:rPr>
              <w:t>EDA/Descriptive Statistik</w:t>
            </w:r>
            <w:r>
              <w:rPr>
                <w:noProof/>
                <w:webHidden/>
              </w:rPr>
              <w:tab/>
            </w:r>
            <w:r>
              <w:rPr>
                <w:noProof/>
                <w:webHidden/>
              </w:rPr>
              <w:fldChar w:fldCharType="begin"/>
            </w:r>
            <w:r>
              <w:rPr>
                <w:noProof/>
                <w:webHidden/>
              </w:rPr>
              <w:instrText xml:space="preserve"> PAGEREF _Toc520800635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6" w:history="1">
            <w:r w:rsidRPr="00D61530">
              <w:rPr>
                <w:rStyle w:val="Hyperlink"/>
                <w:noProof/>
              </w:rPr>
              <w:t>2.3</w:t>
            </w:r>
            <w:r>
              <w:rPr>
                <w:noProof/>
              </w:rPr>
              <w:tab/>
            </w:r>
            <w:r w:rsidRPr="00D61530">
              <w:rPr>
                <w:rStyle w:val="Hyperlink"/>
                <w:noProof/>
              </w:rPr>
              <w:t>Einfluss Variablen und und Core Features 5 und 7</w:t>
            </w:r>
            <w:r>
              <w:rPr>
                <w:noProof/>
                <w:webHidden/>
              </w:rPr>
              <w:tab/>
            </w:r>
            <w:r>
              <w:rPr>
                <w:noProof/>
                <w:webHidden/>
              </w:rPr>
              <w:fldChar w:fldCharType="begin"/>
            </w:r>
            <w:r>
              <w:rPr>
                <w:noProof/>
                <w:webHidden/>
              </w:rPr>
              <w:instrText xml:space="preserve"> PAGEREF _Toc520800636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7" w:history="1">
            <w:r w:rsidRPr="00D61530">
              <w:rPr>
                <w:rStyle w:val="Hyperlink"/>
                <w:noProof/>
              </w:rPr>
              <w:t>2.4</w:t>
            </w:r>
            <w:r>
              <w:rPr>
                <w:noProof/>
              </w:rPr>
              <w:tab/>
            </w:r>
            <w:r w:rsidRPr="00D61530">
              <w:rPr>
                <w:rStyle w:val="Hyperlink"/>
                <w:noProof/>
              </w:rPr>
              <w:t>Zielvariablen</w:t>
            </w:r>
            <w:r>
              <w:rPr>
                <w:noProof/>
                <w:webHidden/>
              </w:rPr>
              <w:tab/>
            </w:r>
            <w:r>
              <w:rPr>
                <w:noProof/>
                <w:webHidden/>
              </w:rPr>
              <w:fldChar w:fldCharType="begin"/>
            </w:r>
            <w:r>
              <w:rPr>
                <w:noProof/>
                <w:webHidden/>
              </w:rPr>
              <w:instrText xml:space="preserve"> PAGEREF _Toc520800637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38" w:history="1">
            <w:r w:rsidRPr="00D61530">
              <w:rPr>
                <w:rStyle w:val="Hyperlink"/>
                <w:noProof/>
              </w:rPr>
              <w:t>3</w:t>
            </w:r>
            <w:r>
              <w:rPr>
                <w:noProof/>
              </w:rPr>
              <w:tab/>
            </w:r>
            <w:r w:rsidRPr="00D61530">
              <w:rPr>
                <w:rStyle w:val="Hyperlink"/>
                <w:noProof/>
              </w:rPr>
              <w:t>Methodik</w:t>
            </w:r>
            <w:r>
              <w:rPr>
                <w:noProof/>
                <w:webHidden/>
              </w:rPr>
              <w:tab/>
            </w:r>
            <w:r>
              <w:rPr>
                <w:noProof/>
                <w:webHidden/>
              </w:rPr>
              <w:fldChar w:fldCharType="begin"/>
            </w:r>
            <w:r>
              <w:rPr>
                <w:noProof/>
                <w:webHidden/>
              </w:rPr>
              <w:instrText xml:space="preserve"> PAGEREF _Toc520800638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9" w:history="1">
            <w:r w:rsidRPr="00D61530">
              <w:rPr>
                <w:rStyle w:val="Hyperlink"/>
                <w:noProof/>
              </w:rPr>
              <w:t>3.1</w:t>
            </w:r>
            <w:r>
              <w:rPr>
                <w:noProof/>
              </w:rPr>
              <w:tab/>
            </w:r>
            <w:r w:rsidRPr="00D61530">
              <w:rPr>
                <w:rStyle w:val="Hyperlink"/>
                <w:noProof/>
              </w:rPr>
              <w:t>Aufbereiten der Daten</w:t>
            </w:r>
            <w:r>
              <w:rPr>
                <w:noProof/>
                <w:webHidden/>
              </w:rPr>
              <w:tab/>
            </w:r>
            <w:r>
              <w:rPr>
                <w:noProof/>
                <w:webHidden/>
              </w:rPr>
              <w:fldChar w:fldCharType="begin"/>
            </w:r>
            <w:r>
              <w:rPr>
                <w:noProof/>
                <w:webHidden/>
              </w:rPr>
              <w:instrText xml:space="preserve"> PAGEREF _Toc52080063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0" w:history="1">
            <w:r w:rsidRPr="00D61530">
              <w:rPr>
                <w:rStyle w:val="Hyperlink"/>
                <w:noProof/>
              </w:rPr>
              <w:t>3.2</w:t>
            </w:r>
            <w:r>
              <w:rPr>
                <w:noProof/>
              </w:rPr>
              <w:tab/>
            </w:r>
            <w:r w:rsidRPr="00D61530">
              <w:rPr>
                <w:rStyle w:val="Hyperlink"/>
                <w:noProof/>
              </w:rPr>
              <w:t>Benchmarks/ZeroBenchmark</w:t>
            </w:r>
            <w:r>
              <w:rPr>
                <w:noProof/>
                <w:webHidden/>
              </w:rPr>
              <w:tab/>
            </w:r>
            <w:r>
              <w:rPr>
                <w:noProof/>
                <w:webHidden/>
              </w:rPr>
              <w:fldChar w:fldCharType="begin"/>
            </w:r>
            <w:r>
              <w:rPr>
                <w:noProof/>
                <w:webHidden/>
              </w:rPr>
              <w:instrText xml:space="preserve"> PAGEREF _Toc520800640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1" w:history="1">
            <w:r w:rsidRPr="00D61530">
              <w:rPr>
                <w:rStyle w:val="Hyperlink"/>
                <w:noProof/>
              </w:rPr>
              <w:t>3.3</w:t>
            </w:r>
            <w:r>
              <w:rPr>
                <w:noProof/>
              </w:rPr>
              <w:tab/>
            </w:r>
            <w:r w:rsidRPr="00D61530">
              <w:rPr>
                <w:rStyle w:val="Hyperlink"/>
                <w:noProof/>
              </w:rPr>
              <w:t>Base Models</w:t>
            </w:r>
            <w:r>
              <w:rPr>
                <w:noProof/>
                <w:webHidden/>
              </w:rPr>
              <w:tab/>
            </w:r>
            <w:r>
              <w:rPr>
                <w:noProof/>
                <w:webHidden/>
              </w:rPr>
              <w:fldChar w:fldCharType="begin"/>
            </w:r>
            <w:r>
              <w:rPr>
                <w:noProof/>
                <w:webHidden/>
              </w:rPr>
              <w:instrText xml:space="preserve"> PAGEREF _Toc520800641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2" w:history="1">
            <w:r w:rsidRPr="00D61530">
              <w:rPr>
                <w:rStyle w:val="Hyperlink"/>
                <w:noProof/>
              </w:rPr>
              <w:t>3.4</w:t>
            </w:r>
            <w:r>
              <w:rPr>
                <w:noProof/>
              </w:rPr>
              <w:tab/>
            </w:r>
            <w:r w:rsidRPr="00D61530">
              <w:rPr>
                <w:rStyle w:val="Hyperlink"/>
                <w:noProof/>
              </w:rPr>
              <w:t>Advanced Feature Engineering</w:t>
            </w:r>
            <w:r>
              <w:rPr>
                <w:noProof/>
                <w:webHidden/>
              </w:rPr>
              <w:tab/>
            </w:r>
            <w:r>
              <w:rPr>
                <w:noProof/>
                <w:webHidden/>
              </w:rPr>
              <w:fldChar w:fldCharType="begin"/>
            </w:r>
            <w:r>
              <w:rPr>
                <w:noProof/>
                <w:webHidden/>
              </w:rPr>
              <w:instrText xml:space="preserve"> PAGEREF _Toc520800642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3" w:history="1">
            <w:r w:rsidRPr="00D61530">
              <w:rPr>
                <w:rStyle w:val="Hyperlink"/>
                <w:noProof/>
              </w:rPr>
              <w:t>3.5</w:t>
            </w:r>
            <w:r>
              <w:rPr>
                <w:noProof/>
              </w:rPr>
              <w:tab/>
            </w:r>
            <w:r w:rsidRPr="00D61530">
              <w:rPr>
                <w:rStyle w:val="Hyperlink"/>
                <w:noProof/>
              </w:rPr>
              <w:t>Time sensitive CV</w:t>
            </w:r>
            <w:r>
              <w:rPr>
                <w:noProof/>
                <w:webHidden/>
              </w:rPr>
              <w:tab/>
            </w:r>
            <w:r>
              <w:rPr>
                <w:noProof/>
                <w:webHidden/>
              </w:rPr>
              <w:fldChar w:fldCharType="begin"/>
            </w:r>
            <w:r>
              <w:rPr>
                <w:noProof/>
                <w:webHidden/>
              </w:rPr>
              <w:instrText xml:space="preserve"> PAGEREF _Toc520800643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4" w:history="1">
            <w:r w:rsidRPr="00D61530">
              <w:rPr>
                <w:rStyle w:val="Hyperlink"/>
                <w:noProof/>
              </w:rPr>
              <w:t>3.6</w:t>
            </w:r>
            <w:r>
              <w:rPr>
                <w:noProof/>
              </w:rPr>
              <w:tab/>
            </w:r>
            <w:r w:rsidRPr="00D61530">
              <w:rPr>
                <w:rStyle w:val="Hyperlink"/>
                <w:noProof/>
              </w:rPr>
              <w:t>Model Optimization</w:t>
            </w:r>
            <w:r>
              <w:rPr>
                <w:noProof/>
                <w:webHidden/>
              </w:rPr>
              <w:tab/>
            </w:r>
            <w:r>
              <w:rPr>
                <w:noProof/>
                <w:webHidden/>
              </w:rPr>
              <w:fldChar w:fldCharType="begin"/>
            </w:r>
            <w:r>
              <w:rPr>
                <w:noProof/>
                <w:webHidden/>
              </w:rPr>
              <w:instrText xml:space="preserve"> PAGEREF _Toc520800644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3"/>
            <w:tabs>
              <w:tab w:val="left" w:pos="1320"/>
              <w:tab w:val="right" w:leader="dot" w:pos="9062"/>
            </w:tabs>
            <w:rPr>
              <w:noProof/>
            </w:rPr>
          </w:pPr>
          <w:hyperlink w:anchor="_Toc520800645" w:history="1">
            <w:r w:rsidRPr="00D61530">
              <w:rPr>
                <w:rStyle w:val="Hyperlink"/>
                <w:noProof/>
              </w:rPr>
              <w:t>3.6.1</w:t>
            </w:r>
            <w:r>
              <w:rPr>
                <w:noProof/>
              </w:rPr>
              <w:tab/>
            </w:r>
            <w:r w:rsidRPr="00D61530">
              <w:rPr>
                <w:rStyle w:val="Hyperlink"/>
                <w:noProof/>
              </w:rPr>
              <w:t>Hyper Parameter Tuning</w:t>
            </w:r>
            <w:r>
              <w:rPr>
                <w:noProof/>
                <w:webHidden/>
              </w:rPr>
              <w:tab/>
            </w:r>
            <w:r>
              <w:rPr>
                <w:noProof/>
                <w:webHidden/>
              </w:rPr>
              <w:fldChar w:fldCharType="begin"/>
            </w:r>
            <w:r>
              <w:rPr>
                <w:noProof/>
                <w:webHidden/>
              </w:rPr>
              <w:instrText xml:space="preserve"> PAGEREF _Toc520800645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3"/>
            <w:tabs>
              <w:tab w:val="left" w:pos="1320"/>
              <w:tab w:val="right" w:leader="dot" w:pos="9062"/>
            </w:tabs>
            <w:rPr>
              <w:noProof/>
            </w:rPr>
          </w:pPr>
          <w:hyperlink w:anchor="_Toc520800646" w:history="1">
            <w:r w:rsidRPr="00D61530">
              <w:rPr>
                <w:rStyle w:val="Hyperlink"/>
                <w:noProof/>
              </w:rPr>
              <w:t>3.6.2</w:t>
            </w:r>
            <w:r>
              <w:rPr>
                <w:noProof/>
              </w:rPr>
              <w:tab/>
            </w:r>
            <w:r w:rsidRPr="00D61530">
              <w:rPr>
                <w:rStyle w:val="Hyperlink"/>
                <w:noProof/>
              </w:rPr>
              <w:t>Feature Selection</w:t>
            </w:r>
            <w:r>
              <w:rPr>
                <w:noProof/>
                <w:webHidden/>
              </w:rPr>
              <w:tab/>
            </w:r>
            <w:r>
              <w:rPr>
                <w:noProof/>
                <w:webHidden/>
              </w:rPr>
              <w:fldChar w:fldCharType="begin"/>
            </w:r>
            <w:r>
              <w:rPr>
                <w:noProof/>
                <w:webHidden/>
              </w:rPr>
              <w:instrText xml:space="preserve"> PAGEREF _Toc520800646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47" w:history="1">
            <w:r w:rsidRPr="00D61530">
              <w:rPr>
                <w:rStyle w:val="Hyperlink"/>
                <w:noProof/>
              </w:rPr>
              <w:t>4</w:t>
            </w:r>
            <w:r>
              <w:rPr>
                <w:noProof/>
              </w:rPr>
              <w:tab/>
            </w:r>
            <w:r w:rsidRPr="00D61530">
              <w:rPr>
                <w:rStyle w:val="Hyperlink"/>
                <w:noProof/>
              </w:rPr>
              <w:t>Results</w:t>
            </w:r>
            <w:r>
              <w:rPr>
                <w:noProof/>
                <w:webHidden/>
              </w:rPr>
              <w:tab/>
            </w:r>
            <w:r>
              <w:rPr>
                <w:noProof/>
                <w:webHidden/>
              </w:rPr>
              <w:fldChar w:fldCharType="begin"/>
            </w:r>
            <w:r>
              <w:rPr>
                <w:noProof/>
                <w:webHidden/>
              </w:rPr>
              <w:instrText xml:space="preserve"> PAGEREF _Toc520800647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8" w:history="1">
            <w:r w:rsidRPr="00D61530">
              <w:rPr>
                <w:rStyle w:val="Hyperlink"/>
                <w:noProof/>
              </w:rPr>
              <w:t>4.1</w:t>
            </w:r>
            <w:r>
              <w:rPr>
                <w:noProof/>
              </w:rPr>
              <w:tab/>
            </w:r>
            <w:r w:rsidRPr="00D61530">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0800648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49" w:history="1">
            <w:r w:rsidRPr="00D61530">
              <w:rPr>
                <w:rStyle w:val="Hyperlink"/>
                <w:noProof/>
              </w:rPr>
              <w:t>5</w:t>
            </w:r>
            <w:r>
              <w:rPr>
                <w:noProof/>
              </w:rPr>
              <w:tab/>
            </w:r>
            <w:r w:rsidRPr="00D61530">
              <w:rPr>
                <w:rStyle w:val="Hyperlink"/>
                <w:noProof/>
              </w:rPr>
              <w:t>Conclusion</w:t>
            </w:r>
            <w:r>
              <w:rPr>
                <w:noProof/>
                <w:webHidden/>
              </w:rPr>
              <w:tab/>
            </w:r>
            <w:r>
              <w:rPr>
                <w:noProof/>
                <w:webHidden/>
              </w:rPr>
              <w:fldChar w:fldCharType="begin"/>
            </w:r>
            <w:r>
              <w:rPr>
                <w:noProof/>
                <w:webHidden/>
              </w:rPr>
              <w:instrText xml:space="preserve"> PAGEREF _Toc52080064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50" w:history="1">
            <w:r w:rsidRPr="00D61530">
              <w:rPr>
                <w:rStyle w:val="Hyperlink"/>
                <w:noProof/>
              </w:rPr>
              <w:t>5.1</w:t>
            </w:r>
            <w:r>
              <w:rPr>
                <w:noProof/>
              </w:rPr>
              <w:tab/>
            </w:r>
            <w:r w:rsidRPr="00D61530">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0800650 \h </w:instrText>
            </w:r>
            <w:r>
              <w:rPr>
                <w:noProof/>
                <w:webHidden/>
              </w:rPr>
            </w:r>
            <w:r>
              <w:rPr>
                <w:noProof/>
                <w:webHidden/>
              </w:rPr>
              <w:fldChar w:fldCharType="separate"/>
            </w:r>
            <w:r>
              <w:rPr>
                <w:noProof/>
                <w:webHidden/>
              </w:rPr>
              <w:t>1</w:t>
            </w:r>
            <w:r>
              <w:rPr>
                <w:noProof/>
                <w:webHidden/>
              </w:rPr>
              <w:fldChar w:fldCharType="end"/>
            </w:r>
          </w:hyperlink>
        </w:p>
        <w:p w:rsidR="00B4251B" w:rsidRDefault="00B4251B">
          <w:r>
            <w:rPr>
              <w:b/>
              <w:bCs/>
            </w:rPr>
            <w:fldChar w:fldCharType="end"/>
          </w:r>
        </w:p>
      </w:sdtContent>
    </w:sdt>
    <w:p w:rsidR="00157466" w:rsidRDefault="00157466">
      <w:pPr>
        <w:spacing w:line="259" w:lineRule="auto"/>
      </w:pPr>
      <w:r>
        <w:br w:type="page"/>
      </w:r>
    </w:p>
    <w:p w:rsidR="002E4D15" w:rsidRDefault="002E4D15" w:rsidP="002E4D15">
      <w:pPr>
        <w:pStyle w:val="berschrift1"/>
      </w:pPr>
      <w:bookmarkStart w:id="0" w:name="_Toc520800629"/>
      <w:r>
        <w:lastRenderedPageBreak/>
        <w:t>Einführung</w:t>
      </w:r>
      <w:bookmarkEnd w:id="0"/>
    </w:p>
    <w:p w:rsidR="002E4D15" w:rsidRDefault="002E4D15" w:rsidP="002E4D15">
      <w:pPr>
        <w:pStyle w:val="berschrift2"/>
      </w:pPr>
      <w:bookmarkStart w:id="1" w:name="_Toc520800630"/>
      <w:r>
        <w:t>Was ist Kaggle</w:t>
      </w:r>
      <w:bookmarkEnd w:id="1"/>
    </w:p>
    <w:p w:rsidR="00034B07" w:rsidRDefault="00034B07" w:rsidP="00034B07"/>
    <w:p w:rsidR="00034B07" w:rsidRPr="00034B07" w:rsidRDefault="00034B07" w:rsidP="00034B07">
      <w:pPr>
        <w:rPr>
          <w:color w:val="FF0000"/>
        </w:rPr>
      </w:pPr>
      <w:r w:rsidRPr="00034B07">
        <w:rPr>
          <w:color w:val="FF0000"/>
        </w:rPr>
        <w:t>Einleitender Allgemeiner Satz der Zum thema hinleitet sowas wie aus den Zeotungsartikeln blablabla Viele unternehmen haben die bedeutngng von Big Data für ihr Geschäft erkannt, häufig fehlt es aber an personal die großen Datenmengen zu verarbeiten</w:t>
      </w:r>
    </w:p>
    <w:p w:rsidR="009A1B72" w:rsidRDefault="00C520C1" w:rsidP="009A1B72">
      <w:r>
        <w:t>Kaggle ist ein</w:t>
      </w:r>
      <w:r w:rsidR="00157466">
        <w:t>e</w:t>
      </w:r>
      <w:r>
        <w:t xml:space="preserve"> Plattform </w:t>
      </w:r>
      <w:r w:rsidR="00157466">
        <w:t xml:space="preserve">auf der Unternehmen Machine Learing Wettbewerbe veranstalten können, indem sie Datensätze zur Verfügung stellt </w:t>
      </w:r>
      <w:r w:rsidR="00E25F9D">
        <w:t>und ein Problem definiert, dass dann von</w:t>
      </w:r>
      <w:r w:rsidR="00454EDD">
        <w:t xml:space="preserve"> Teams und Mitgliedern</w:t>
      </w:r>
      <w:r w:rsidR="00E25F9D">
        <w:t xml:space="preserve"> der Community</w:t>
      </w:r>
      <w:r w:rsidR="00454EDD">
        <w:t xml:space="preserve"> durch prädiktive Modelle und Methoden der Datenanalyse </w:t>
      </w:r>
      <w:r w:rsidR="00E25F9D">
        <w:t xml:space="preserve">gelöst werden soll. </w:t>
      </w:r>
      <w:r w:rsidR="00454EDD">
        <w:t>Die besten Algorithmen werden anschließend dann mit Geldprämien ausgezeichnet.</w:t>
      </w:r>
      <w:r w:rsidR="00034B07">
        <w:t xml:space="preserve"> </w:t>
      </w:r>
      <w:r w:rsidR="00034B07" w:rsidRPr="00034B07">
        <w:rPr>
          <w:color w:val="FF0000"/>
        </w:rPr>
        <w:t>Ziel und Zweck von den Wettbewerben erläutern evtl auf Netflix bezug nehmen</w:t>
      </w:r>
      <w:r w:rsidR="00454EDD" w:rsidRPr="00034B07">
        <w:rPr>
          <w:color w:val="FF0000"/>
        </w:rPr>
        <w:t xml:space="preserve"> </w:t>
      </w:r>
      <w:r w:rsidR="00454EDD">
        <w:t>Gegründet wurde die Plattform 2010 von Anthony Goldbloom un</w:t>
      </w:r>
      <w:r w:rsidR="00141135">
        <w:t xml:space="preserve">d </w:t>
      </w:r>
      <w:r w:rsidR="00454EDD">
        <w:t xml:space="preserve">konnte seitdem viele namhafte Unternehmen wie </w:t>
      </w:r>
      <w:r w:rsidR="00070026">
        <w:t xml:space="preserve">2Sigma, </w:t>
      </w:r>
      <w:r w:rsidR="00454EDD">
        <w:t>Facebook</w:t>
      </w:r>
      <w:r w:rsidR="00070026">
        <w:t xml:space="preserve"> und </w:t>
      </w:r>
      <w:r w:rsidR="00454EDD">
        <w:t xml:space="preserve">NASA als Kunden für sich gewinnen. Im Jahr 2017 wurde Kaggle schließlich von </w:t>
      </w:r>
      <w:r w:rsidR="00804BBD">
        <w:t xml:space="preserve">Google aquiriert und in Google Cloud eingegliedert. </w:t>
      </w:r>
      <w:r w:rsidR="00034B07">
        <w:t>D</w:t>
      </w:r>
      <w:r w:rsidR="00804BBD">
        <w:t xml:space="preserve">as Team </w:t>
      </w:r>
      <w:r w:rsidR="00034B07">
        <w:t xml:space="preserve">allerdings blieb </w:t>
      </w:r>
      <w:r w:rsidR="00804BBD">
        <w:t>weitgehend unverändert und Kaggle operiert nach wie vor als eigentständige Marke.</w:t>
      </w:r>
      <w:r w:rsidR="00DF713F">
        <w:t xml:space="preserve"> </w:t>
      </w:r>
      <w:sdt>
        <w:sdtPr>
          <w:alias w:val="Don't edit this field"/>
          <w:tag w:val="CitaviPlaceholder#3620d9fc-a1e7-4f26-a624-bc1a5c9dc72e"/>
          <w:id w:val="2127728452"/>
          <w:placeholder>
            <w:docPart w:val="DefaultPlaceholder_-1854013440"/>
          </w:placeholder>
        </w:sdtPr>
        <w:sdtContent>
          <w:r w:rsidR="00DF713F">
            <w:fldChar w:fldCharType="begin"/>
          </w:r>
          <w:r w:rsidR="00DF713F">
            <w:instrText>ADDIN CitaviPlaceholder{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}</w:instrText>
          </w:r>
          <w:r w:rsidR="00DF713F">
            <w:fldChar w:fldCharType="separate"/>
          </w:r>
          <w:r w:rsidR="007D2E46">
            <w:t>(Goldbloom 2017)</w:t>
          </w:r>
          <w:r w:rsidR="00DF713F">
            <w:fldChar w:fldCharType="end"/>
          </w:r>
        </w:sdtContent>
      </w:sdt>
    </w:p>
    <w:p w:rsidR="000A0513" w:rsidRDefault="000A0513" w:rsidP="009A1B72">
      <w:pPr>
        <w:rPr>
          <w:color w:val="4472C4" w:themeColor="accent1"/>
        </w:rPr>
      </w:pPr>
      <w:r w:rsidRPr="00A44FE1">
        <w:rPr>
          <w:color w:val="4472C4" w:themeColor="accent1"/>
        </w:rPr>
        <w:t>Aufbau von Kaggle Challenges</w:t>
      </w:r>
    </w:p>
    <w:p w:rsidR="00C7284A" w:rsidRDefault="00C7284A" w:rsidP="009A1B72">
      <w:r>
        <w:t xml:space="preserve">Grundsätzlich laufen die </w:t>
      </w:r>
      <w:r w:rsidR="00EF641D">
        <w:t>Wettbewerbe</w:t>
      </w:r>
      <w:r>
        <w:t xml:space="preserve"> so ab, dass der Veranstalter beraten durch ein Team von Kaggle-Mitarbeitern </w:t>
      </w:r>
      <w:r w:rsidR="003F5D2B">
        <w:t xml:space="preserve">simulierte oder </w:t>
      </w:r>
      <w:r>
        <w:t xml:space="preserve">reale </w:t>
      </w:r>
      <w:r w:rsidR="003F5D2B">
        <w:t xml:space="preserve">und </w:t>
      </w:r>
      <w:r>
        <w:t xml:space="preserve">in irgendeiner Art und Weise anonymisierte Trainings- und Testdaten </w:t>
      </w:r>
      <w:r w:rsidR="00034B07">
        <w:t>bereitstellt</w:t>
      </w:r>
      <w:r>
        <w:t xml:space="preserve"> und das </w:t>
      </w:r>
      <w:r w:rsidR="00034B07">
        <w:t xml:space="preserve">zu lösende </w:t>
      </w:r>
      <w:r>
        <w:t>Problem in einem kurzen Text beschreibt.</w:t>
      </w:r>
    </w:p>
    <w:p w:rsidR="00C7284A" w:rsidRDefault="00C7284A" w:rsidP="009A1B72">
      <w:r>
        <w:t xml:space="preserve">Der Trainingsdatensatz enthält neben den Einflussvariablen auch die Zielvariable und dient dazu Algorithmen zu trainieren, wohingegen bei dem Testdatensatz die Zielvariable geschätzt werden muss. Die Genauigkeit der Schätzung wird durch eine </w:t>
      </w:r>
      <w:r w:rsidR="00034B07">
        <w:t>vom</w:t>
      </w:r>
      <w:r w:rsidR="00686E14">
        <w:t xml:space="preserve"> Veranstalter festgelegte Metrik ermittelt, wie beispielsweise die mittlere quadrierte Abweichung vom wahren Wert.</w:t>
      </w:r>
    </w:p>
    <w:p w:rsidR="00686E14" w:rsidRDefault="00686E14" w:rsidP="009A1B72">
      <w:r>
        <w:t>Zusätzlich gibt es für jede Challenge ein Diskussionsforum, bei dem Mitglieder untereinander ihre Ergebnisse oder Fragen zur Aufgabenstellung diskutieren können oder auch direkt mit dem Veranstlater in Konakt treten können und eine Echtzeit-Rangliste, dass die Zwischenergebnisse der Teilnehmer durch einen Teil der Testdaten evaluiert und ihnen so Feedback über die Qualität ihrer Schätzungen gibt. Die finalen und für die Endwertung entscheidendten Ergebnisse werden dann nach Ablauf des Wettbewerbs am restlichen, noch unberührten Teil der Testdaten bemessen.</w:t>
      </w:r>
      <w:r w:rsidR="00D46891">
        <w:t xml:space="preserve"> </w:t>
      </w:r>
      <w:sdt>
        <w:sdtPr>
          <w:alias w:val="Don't edit this field"/>
          <w:tag w:val="CitaviPlaceholder#7ecc77a1-d6da-4c65-926c-7702369fe7d8"/>
          <w:id w:val="-1225363280"/>
          <w:placeholder>
            <w:docPart w:val="DefaultPlaceholder_-1854013440"/>
          </w:placeholder>
        </w:sdtPr>
        <w:sdtContent>
          <w:r w:rsidR="008411D4">
            <w:fldChar w:fldCharType="begin"/>
          </w:r>
          <w:r w:rsidR="008411D4">
            <w:instrText>ADDIN CitaviPlaceholder{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}</w:instrText>
          </w:r>
          <w:r w:rsidR="008411D4">
            <w:fldChar w:fldCharType="separate"/>
          </w:r>
          <w:r w:rsidR="007D2E46">
            <w:t>(Chatterjee et al. 2018, S. 220–222)</w:t>
          </w:r>
          <w:r w:rsidR="008411D4">
            <w:fldChar w:fldCharType="end"/>
          </w:r>
        </w:sdtContent>
      </w:sdt>
    </w:p>
    <w:p w:rsidR="00686E14" w:rsidRDefault="00686E14" w:rsidP="009A1B72">
      <w:r>
        <w:t xml:space="preserve">Ein zentraler Kerngedanke von Kaggle Competitions ist Crowdsourcing und das Teilen von Informationen, in diesem Zusammenhang sind insbesondere auch die sog. Kernels zu </w:t>
      </w:r>
      <w:r>
        <w:lastRenderedPageBreak/>
        <w:t xml:space="preserve">nenne, die Teilnehmer </w:t>
      </w:r>
      <w:r w:rsidR="00D46891">
        <w:t xml:space="preserve">innerhalb von den Wettbewerben für alle einsehbar veröffentlichen können, damit andere Wettbewerber auf den eigenen Ergebnissen aufbauen können und sich zu neuen Ansätzen zu Problemlösung inspirieren lassen und vice versa. </w:t>
      </w:r>
      <w:sdt>
        <w:sdtPr>
          <w:alias w:val="Don't edit this field"/>
          <w:tag w:val="CitaviPlaceholder#69d43a9c-ff32-487a-9d98-bb2e22e203e6"/>
          <w:id w:val="-120305001"/>
          <w:placeholder>
            <w:docPart w:val="DefaultPlaceholder_-1854013440"/>
          </w:placeholder>
        </w:sdtPr>
        <w:sdtContent>
          <w:r w:rsidR="003F5D2B">
            <w:fldChar w:fldCharType="begin"/>
          </w:r>
          <w:r w:rsidR="003F5D2B">
            <w:instrText>ADDIN CitaviPlaceholder{eyIkaWQiOiIxIiwiRW50cmllcyI6W3siJGlkIjoiMiIsIklkIjoiYmE0YzJkOGItNWE5Ny00YmM5LTk1ZDAtYmJkOTY5NTY4ZjQzIiwiUmFuZ2VMZW5ndGgiOjIz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}</w:instrText>
          </w:r>
          <w:r w:rsidR="003F5D2B">
            <w:fldChar w:fldCharType="separate"/>
          </w:r>
          <w:r w:rsidR="007D2E46">
            <w:t>(Marr 2016, S. 281–286)</w:t>
          </w:r>
          <w:r w:rsidR="003F5D2B">
            <w:fldChar w:fldCharType="end"/>
          </w:r>
        </w:sdtContent>
      </w:sdt>
    </w:p>
    <w:p w:rsidR="00E25F9D" w:rsidRDefault="00D46891" w:rsidP="009A1B72">
      <w:r>
        <w:t>Bei den Kernels</w:t>
      </w:r>
      <w:r w:rsidR="00141135">
        <w:t xml:space="preserve"> handelt es sich um </w:t>
      </w:r>
      <w:r w:rsidR="00E739CC">
        <w:t>R oder Python Scripte</w:t>
      </w:r>
      <w:r>
        <w:t>, die</w:t>
      </w:r>
      <w:r w:rsidR="00E739CC">
        <w:t xml:space="preserve"> über den Browser in der Cloud erstellt und ausgeführt werden können ohne</w:t>
      </w:r>
      <w:r>
        <w:t xml:space="preserve"> </w:t>
      </w:r>
      <w:r w:rsidR="00E739CC">
        <w:t>dass der Nutzer eine sich eine eigene Entwicklungsumgebung einrichten oder installieren muss</w:t>
      </w:r>
      <w:r w:rsidR="003537DC">
        <w:t xml:space="preserve"> und da der Code so auf den Servern von Kaggle ausgeführt wird, wird die Rechenleistung der lokalen Rechner nicht beansprucht</w:t>
      </w:r>
      <w:r w:rsidR="00E739CC">
        <w:t xml:space="preserve">. </w:t>
      </w:r>
      <w:r w:rsidR="003537DC">
        <w:t xml:space="preserve">Die Kernels können außerdem mit </w:t>
      </w:r>
      <w:r w:rsidR="00686E14">
        <w:t>Competitions</w:t>
      </w:r>
      <w:r w:rsidR="003537DC">
        <w:t xml:space="preserve"> oder Datensätzen verknüpft werden und so direkt auf diese zurückgreifen, dadurch entfällt das hochladen von u.U. großen Datensätzen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DD38E7">
            <w:instrText>ADDIN CitaviPlaceholder{eyIkaWQiOiIxIiwiRW50cmllcyI6W3siJGlkIjoiMiIsIklkIjoiMmU5YzA2OWYtY2NlNy00YTI0LWFlMWQtOWNiZjkxNTViOTA1IiwiUmFuZ2VMZW5ndGgiOjEw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bDA0enlvZzVyeWNidng3dGRrbW1uOGhua29ob3BzbXBsaWxjeDJrZCIsIkNyZWF0ZWRPbiI6IjIwMTgtMDctMzFUMTU6Mjk6MTIiLCJNb2RpZmllZEJ5IjoibDA0enlvZzVyeWNidng3dGRrbW1uOGhua29ob3BzbXBsaWxjeDJrZCIsIklkIjoiOTAxYWRhYjItYjdjMi00MGUxLWIyOTUtZjE3MzcwOTI1NjhhIiwiTW9kaWZpZWRPbiI6IjIwMTgtMDctMzFUMTU6Mjk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}</w:instrText>
          </w:r>
          <w:r w:rsidR="00796C58">
            <w:fldChar w:fldCharType="separate"/>
          </w:r>
          <w:r w:rsidR="007D2E46">
            <w:t>(Guo 2017)</w:t>
          </w:r>
          <w:r w:rsidR="00796C58">
            <w:fldChar w:fldCharType="end"/>
          </w:r>
        </w:sdtContent>
      </w:sdt>
    </w:p>
    <w:p w:rsidR="00BC4363" w:rsidRPr="00BC4363" w:rsidRDefault="00BC4363" w:rsidP="009A1B72">
      <w: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bewertet wird. </w:t>
      </w:r>
      <w:sdt>
        <w:sdtPr>
          <w:alias w:val="Don't edit this field"/>
          <w:tag w:val="CitaviPlaceholder#84b0bc9d-5527-4ef3-86ce-4c19eaf19b96"/>
          <w:id w:val="-1060165932"/>
          <w:placeholder>
            <w:docPart w:val="DefaultPlaceholder_-1854013440"/>
          </w:placeholder>
        </w:sdtPr>
        <w:sdtContent>
          <w:r>
            <w:fldChar w:fldCharType="begin"/>
          </w:r>
          <w:r>
            <w:instrText>ADDIN CitaviPlaceholder{eyIkaWQiOiIxIiwiRW50cmllcyI6W3siJGlkIjoiMiIsIklkIjoiZDE4ZjI5ZjYtN2ExYi00NTM3LTgxOGEtNDg2Y2ZmMmZhY2RkIiwiUmFuZ2VMZW5ndGgiOjE2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NDozODow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0OjM5OjA5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Q6Mzg6NDI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3LTMxVDE1OjQwOjI1IiwiUHJvamVjdCI6eyIkcmVmIjoiNSJ9fSwiVXNlTnVtYmVyaW5nVHlwZU9mUGFyZW50RG9jdW1lbnQiOmZhbHNlfV0sIkZvcm1hdHRlZFRleHQiOnsiJGlkIjoiOSIsIkNvdW50IjoxLCJUZXh0VW5pdHMiOlt7IiRpZCI6IjEwIiwiRm9udFN0eWxlIjp7IiRpZCI6IjExIiwiTmV1dHJhbCI6dHJ1ZX0sIlJlYWRpbmdPcmRlciI6MSwiVGV4dCI6IihHb2xkYmxvb20gMjAxOCkifV19LCJUYWciOiJDaXRhdmlQbGFjZWhvbGRlciM4NGIwYmM5ZC01NTI3LTRlZjMtODZjZS00YzE5ZWFmMTliOTYiLCJUZXh0IjoiKEdvbGRibG9vbSAyMDE4KSIsIldBSVZlcnNpb24iOiI2LjEuMC4wIn0=}</w:instrText>
          </w:r>
          <w:r>
            <w:fldChar w:fldCharType="separate"/>
          </w:r>
          <w:r w:rsidR="007D2E46">
            <w:t>(Goldbloom 2018)</w:t>
          </w:r>
          <w:r>
            <w:fldChar w:fldCharType="end"/>
          </w:r>
        </w:sdtContent>
      </w:sdt>
    </w:p>
    <w:p w:rsidR="00DD38E7" w:rsidRDefault="00DD38E7" w:rsidP="009A1B72">
      <w:r>
        <w:t xml:space="preserve">Ein bisschen ausgegliedert aus der eigentlichen Plattform betreibt Kaggle auch noch den hauseignenen Blog „No Free Hunch“ auf dem neben allgemeinen Informationen über die Entwicklung der Plattformen oder aktuelle Themen in Bereich Data Science insbesondere auch Interviews mit den Gewinnern verschiedener Challenges veröffentlicht, in dem diese erklären wie sie vorgegangen sind und was ihre wesentlichen Erkenntnisse waren um diese auch den weniger erfolgreichen Teilnehmern zugänglich zu machen und deren Lernprozess zu unterstützen. </w:t>
      </w:r>
      <w:r w:rsidRPr="00DD38E7">
        <w:rPr>
          <w:color w:val="FF0000"/>
        </w:rPr>
        <w:t>[Quelle fehlt]</w:t>
      </w:r>
    </w:p>
    <w:p w:rsidR="003537DC" w:rsidRPr="00034B07" w:rsidRDefault="00DD38E7" w:rsidP="009A1B72">
      <w:pPr>
        <w:rPr>
          <w:color w:val="FF0000"/>
        </w:rPr>
      </w:pPr>
      <w:r w:rsidRPr="00034B07">
        <w:rPr>
          <w:color w:val="FF0000"/>
        </w:rPr>
        <w:t xml:space="preserve"> </w:t>
      </w:r>
      <w:r w:rsidR="00034B07" w:rsidRPr="00034B07">
        <w:rPr>
          <w:color w:val="FF0000"/>
        </w:rPr>
        <w:t>Big Data in Practice mit einbauen</w:t>
      </w:r>
    </w:p>
    <w:p w:rsidR="002E4D15" w:rsidRDefault="002E4D15" w:rsidP="002E4D15">
      <w:pPr>
        <w:pStyle w:val="berschrift2"/>
      </w:pPr>
      <w:bookmarkStart w:id="2" w:name="_Toc520800631"/>
      <w:r>
        <w:t>Was ist die Winton Stock Market Challenge</w:t>
      </w:r>
      <w:bookmarkEnd w:id="2"/>
    </w:p>
    <w:p w:rsidR="00DD38E7" w:rsidRDefault="009C3C61" w:rsidP="00DD38E7">
      <w:r>
        <w:t>The Winton Stock Market Challenge war die zweite Recruitment Competition die von der Investment Management Firma Winton auf Kaggle veranstaltet wurde</w:t>
      </w:r>
      <w:r w:rsidR="002933E1">
        <w:t xml:space="preserve"> und </w:t>
      </w:r>
      <w:r w:rsidR="00592280">
        <w:t xml:space="preserve">neben den Preisgeldern </w:t>
      </w:r>
      <w:r w:rsidR="00034B07">
        <w:t xml:space="preserve">von bis zu 20.000$ </w:t>
      </w:r>
      <w:r w:rsidR="00592280">
        <w:t>gab es außerdem Bewerbungsgespräche mit dem Analytics Team von Winton zu gewinnen. Ziel des Wettbewerbs war es zukün</w:t>
      </w:r>
      <w:r w:rsidR="00D75A3B">
        <w:t xml:space="preserve">ftige Wertpapierrenditen vorherzusagen auf Basis deren </w:t>
      </w:r>
      <w:r w:rsidR="00034B07">
        <w:t>vergangenen Performance</w:t>
      </w:r>
      <w:r w:rsidR="00D75A3B">
        <w:t>, sowie 25 maskierten Merkmalen oder Kennzahlen.</w:t>
      </w:r>
      <w:r w:rsidR="000B6FC0">
        <w:t xml:space="preserve"> Die Maskierung ist insbesondere gewählt worden um Teilnehmern mit Branchenwissen oder Kenntnissen im Bereich Trading keinen Vorteil gegenüber </w:t>
      </w:r>
      <w:r w:rsidR="00034B07">
        <w:t>A</w:t>
      </w:r>
      <w:r w:rsidR="000B6FC0">
        <w:t>nderen zu verschaffen und somit für Chancengleichheit zu Sorgen.</w:t>
      </w:r>
    </w:p>
    <w:p w:rsidR="00272D38" w:rsidRDefault="00272D38" w:rsidP="00DD38E7">
      <w:r>
        <w:lastRenderedPageBreak/>
        <w:t xml:space="preserve">Gestartet wurde der Wettbewerb im Oktober 2015 und endete im Januar 2016, anders als </w:t>
      </w:r>
      <w:r w:rsidR="00034B07">
        <w:t>bei den m</w:t>
      </w:r>
      <w:r>
        <w:t xml:space="preserve">eisten Kaggle-Competitions lag die Laufzeit </w:t>
      </w:r>
      <w:r w:rsidR="00034B07">
        <w:t xml:space="preserve">somit </w:t>
      </w:r>
      <w:r>
        <w:t>nicht bei zwei sondern</w:t>
      </w:r>
      <w:r w:rsidR="00034B07">
        <w:t xml:space="preserve"> bei</w:t>
      </w:r>
      <w:r>
        <w:t xml:space="preserve"> drei Monaten und auch das Teilen von Code oder veröffentlichen von Kernels </w:t>
      </w:r>
      <w:r w:rsidR="00034B07">
        <w:t xml:space="preserve">im Zusammenhang mit dem Wettbewerb </w:t>
      </w:r>
      <w:r>
        <w:t>wurde nicht gestattet, wodurch auch nach Abschluss nur begrenzte Informationen verfügbar waren.</w:t>
      </w:r>
    </w:p>
    <w:p w:rsidR="00FC142C" w:rsidRDefault="000B6FC0" w:rsidP="00DD38E7">
      <w:r>
        <w:t>Designt wurde die Challenge von zwei Mitarbeitern der Forschungsabteilung von Winton, die nach eigenen Angaben versucht haben einen guten Überblick ihres Tagesgeschäfts abzubilden und d</w:t>
      </w:r>
      <w:r w:rsidR="00034B07">
        <w:t>ie</w:t>
      </w:r>
      <w:r>
        <w:t xml:space="preserve"> Problemen mit denen sie dort konfrontiert sind</w:t>
      </w:r>
      <w:r w:rsidR="00034B07">
        <w:t xml:space="preserve"> zu thematisieren</w:t>
      </w:r>
      <w:r>
        <w:t>. Explizit genannt werden das Umgehen mit großen</w:t>
      </w:r>
      <w:r w:rsidR="00FC142C">
        <w:t xml:space="preserve"> verrauschten Datenmengen und daraus resultierend einem starken Hang zum overfitten.</w:t>
      </w:r>
    </w:p>
    <w:p w:rsidR="00597365" w:rsidRDefault="00B61F91" w:rsidP="00DD38E7">
      <w:r>
        <w:t>Für die Teilnehmer b</w:t>
      </w:r>
      <w:r w:rsidR="00210AE8">
        <w:t>ereitgestellt wurde ein Trainingsdatensatz</w:t>
      </w:r>
      <w:r w:rsidR="00AA4325">
        <w:t xml:space="preserve"> mit 40.000 Einträgen,</w:t>
      </w:r>
      <w:r w:rsidR="00210AE8">
        <w:t xml:space="preserve"> der abgesehen von den 25 Features</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rsidR="00260AA4" w:rsidRDefault="00260AA4" w:rsidP="00DD38E7">
      <w:r>
        <w:rPr>
          <w:noProof/>
        </w:rPr>
        <w:drawing>
          <wp:inline distT="0" distB="0" distL="0" distR="0">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rsidR="00116731" w:rsidRDefault="00AA4325" w:rsidP="00DD38E7">
      <w:r>
        <w:t xml:space="preserve">Im Testdatensatz mit 120.000 Einträgen sind nur die Features, die vergangenen Tagesrenditen und die Minutenrenditen von eins bis 120 enthalten, die folgenden 60 Minuten, sowie die folgenden zwei Tage müssen </w:t>
      </w:r>
      <w:r w:rsidR="00B61F91">
        <w:t>von den</w:t>
      </w:r>
      <w:r>
        <w:t xml:space="preserve"> Teilnehmer</w:t>
      </w:r>
      <w:r w:rsidR="008A2D3B">
        <w:t>n</w:t>
      </w:r>
      <w:r>
        <w:t xml:space="preserve"> vorhergesagt werden. Als Evaluationsmetrik für die Vorhersagen wurde die gewichtete durchschnittliche absolute Abweichung vom de</w:t>
      </w:r>
      <w:r w:rsidR="00260AA4">
        <w:t>m</w:t>
      </w:r>
      <w:r>
        <w:t xml:space="preserve"> wahren </w:t>
      </w:r>
      <w:r w:rsidR="00260AA4">
        <w:t xml:space="preserve">Wert der </w:t>
      </w:r>
      <w:r>
        <w:t>Renditen gewählt (Weighted Mean Absolute Error, kurz: WMAE)</w:t>
      </w:r>
      <w:r w:rsidR="00260AA4">
        <w:t xml:space="preserve"> </w:t>
      </w:r>
      <w:r w:rsidR="00B61F91">
        <w:t>den</w:t>
      </w:r>
      <w:r w:rsidR="00260AA4">
        <w:t xml:space="preserve"> es zu minimieren galt</w:t>
      </w:r>
      <w:r>
        <w:t xml:space="preserve">. </w:t>
      </w:r>
      <w:r w:rsidR="00260AA4">
        <w:t>Zwar gestand der Veranstalter 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p>
    <w:p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rsidR="008A2D3B" w:rsidRDefault="008A2D3B" w:rsidP="00DD38E7"/>
    <w:p w:rsidR="008A2D3B" w:rsidRPr="008A2D3B" w:rsidRDefault="008A2D3B" w:rsidP="00DD38E7">
      <w:pPr>
        <w:rPr>
          <w:color w:val="FF0000"/>
        </w:rPr>
      </w:pPr>
      <w:r>
        <w:rPr>
          <w:color w:val="FF0000"/>
        </w:rPr>
        <w:lastRenderedPageBreak/>
        <w:t>Ein Satz zur Benchmark</w:t>
      </w:r>
    </w:p>
    <w:p w:rsidR="00122A2F" w:rsidRDefault="00122A2F" w:rsidP="00DD38E7">
      <w:r>
        <w:t xml:space="preserve">Wie </w:t>
      </w:r>
      <w:r w:rsidR="00260AA4">
        <w:t xml:space="preserve">für Kaggle Competitions </w:t>
      </w:r>
      <w:r>
        <w:t>üblich gab es ein</w:t>
      </w:r>
      <w:r w:rsidR="00DB530B">
        <w:t xml:space="preserve"> für alle sichtbares</w:t>
      </w:r>
      <w:r>
        <w:t xml:space="preserve"> </w:t>
      </w:r>
      <w:r w:rsidR="00B61F91">
        <w:t>öffentliches</w:t>
      </w:r>
      <w:r>
        <w:t xml:space="preserve"> Leaderboard, dass den Teilnehmern nach dem Hochladen ihrer Vorhersagen</w:t>
      </w:r>
      <w:r w:rsidR="00DB530B">
        <w:t xml:space="preserve"> den WMAE von 25% der Testdaten als Punktestand errechnete. Für die entscheidende Endwertung des Wettbewerbs wurde ein nach Abschluss ein privates Leaderboard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034B07">
            <w:instrText>ADDIN CitaviPlaceholder{eyIkaWQiOiIxIiwiRW50cmllcyI6W3siJGlkIjoiMiIsIklkIjoiMjE3NjU5NzEtNzFlNS00MDM4LWE1NjAtMjFmOWVkYzIwNWI5IiwiUmFuZ2VMZW5ndGgiOjE1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}</w:instrText>
          </w:r>
          <w:r w:rsidR="008F7D23">
            <w:fldChar w:fldCharType="separate"/>
          </w:r>
          <w:r w:rsidR="007D2E46">
            <w:t>(Anderson 2015b, 2016)</w:t>
          </w:r>
          <w:r w:rsidR="008F7D23">
            <w:fldChar w:fldCharType="end"/>
          </w:r>
        </w:sdtContent>
      </w:sdt>
    </w:p>
    <w:p w:rsidR="00122A2F" w:rsidRDefault="00692CE6" w:rsidP="00DD38E7">
      <w:r>
        <w:t xml:space="preserve">Ein Punkt der außerdem noch erwähnt werden sollte ist, dass während des Wettbewerbs der Testdatensatz geändert werden musste. Einigen Teilnehmern gelang es durch das </w:t>
      </w:r>
      <w:r w:rsidR="00122A2F">
        <w:t xml:space="preserve">wiederholte Abgeben von Vorhersagen für </w:t>
      </w:r>
      <w:r w:rsidR="00B61F91">
        <w:t xml:space="preserve">jeweils einige </w:t>
      </w:r>
      <w:r w:rsidR="00122A2F">
        <w:t xml:space="preserve">verschiedenen Datenpunkte, die Art wie die Testdaten in öffentliches Leaderboard und privates Leaderboard aufgeteilt wurde rück zu rechnen und </w:t>
      </w:r>
      <w:r w:rsidR="00181E8C">
        <w:t>somit</w:t>
      </w:r>
      <w:r w:rsidR="00B61F91">
        <w:t xml:space="preserve"> waren </w:t>
      </w:r>
      <w:r w:rsidR="00181E8C">
        <w:t>sie</w:t>
      </w:r>
      <w:r w:rsidR="00122A2F">
        <w:t xml:space="preserve"> auch in der Lage die wahren Werte des privaten Leaderboards zu entschlüsseln. Winton entschied sich nach </w:t>
      </w:r>
      <w:r w:rsidR="00181E8C">
        <w:t>dem B</w:t>
      </w:r>
      <w:r w:rsidR="00122A2F">
        <w:t xml:space="preserve">ekanntwerden dazu die Testdaten anzupassen, wohlwissen da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 xml:space="preserve">könnte, des w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034B07">
            <w:instrText>ADDIN CitaviPlaceholder{eyIkaWQiOiIxIiwiRW50cmllcyI6W3siJGlkIjoiMiIsIklkIjoiZWMwNzI5NDktOWE2ZS00ZGY4LWFkYTEtNTI2MjM5YmUzODNjIiwiUmFuZ2VMZW5ndGgiOjE2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}</w:instrText>
          </w:r>
          <w:r w:rsidR="008F7D23">
            <w:fldChar w:fldCharType="separate"/>
          </w:r>
          <w:r w:rsidR="007D2E46">
            <w:t>(Anderson 2015a)</w:t>
          </w:r>
          <w:r w:rsidR="008F7D23">
            <w:fldChar w:fldCharType="end"/>
          </w:r>
        </w:sdtContent>
      </w:sdt>
    </w:p>
    <w:p w:rsidR="00692CE6" w:rsidRDefault="00122A2F" w:rsidP="00DD38E7">
      <w:r>
        <w:t xml:space="preserve"> </w:t>
      </w:r>
    </w:p>
    <w:p w:rsidR="00692CE6" w:rsidRPr="00DD38E7" w:rsidRDefault="00692CE6" w:rsidP="00DD38E7"/>
    <w:p w:rsidR="002E4D15" w:rsidRDefault="002E4D15" w:rsidP="002E4D15">
      <w:pPr>
        <w:pStyle w:val="berschrift2"/>
      </w:pPr>
      <w:bookmarkStart w:id="3" w:name="_Toc520800632"/>
      <w:r>
        <w:t>Was ist die Forschungslücke</w:t>
      </w:r>
      <w:bookmarkEnd w:id="3"/>
    </w:p>
    <w:p w:rsidR="00653C3C" w:rsidRDefault="00653C3C" w:rsidP="00653C3C"/>
    <w:p w:rsidR="00653C3C" w:rsidRDefault="00653C3C" w:rsidP="00653C3C">
      <w:pPr>
        <w:rPr>
          <w:color w:val="4472C4" w:themeColor="accent1"/>
        </w:rPr>
      </w:pPr>
      <w:r>
        <w:rPr>
          <w:color w:val="4472C4" w:themeColor="accent1"/>
        </w:rPr>
        <w:t>Probleme der Challenge Cross validation und so</w:t>
      </w:r>
    </w:p>
    <w:p w:rsidR="008A2D3B" w:rsidRPr="00653C3C" w:rsidRDefault="008A2D3B" w:rsidP="00653C3C">
      <w:pPr>
        <w:rPr>
          <w:color w:val="4472C4" w:themeColor="accent1"/>
        </w:rPr>
      </w:pPr>
      <w:r>
        <w:rPr>
          <w:color w:val="4472C4" w:themeColor="accent1"/>
        </w:rPr>
        <w:t>Anzahl der Modelle die nichteinmal die Benchmark übertreffen</w:t>
      </w:r>
    </w:p>
    <w:p w:rsidR="002E4D15" w:rsidRDefault="00CC3557" w:rsidP="002E4D15">
      <w:pPr>
        <w:pStyle w:val="berschrift1"/>
      </w:pPr>
      <w:r>
        <w:t>Ein Blick auf die Daten</w:t>
      </w:r>
    </w:p>
    <w:p w:rsidR="002E4D15" w:rsidRDefault="002E4D15" w:rsidP="002E4D15">
      <w:pPr>
        <w:pStyle w:val="berschrift2"/>
      </w:pPr>
      <w:bookmarkStart w:id="4" w:name="_Toc520800634"/>
      <w:r>
        <w:t>Daten erklären</w:t>
      </w:r>
      <w:bookmarkEnd w:id="4"/>
    </w:p>
    <w:p w:rsidR="007D2E46" w:rsidRDefault="007D2E46" w:rsidP="007D2E46">
      <w:r>
        <w:t xml:space="preserve">Aus dem abschließendem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Performance oder teilweise auch ohne jegliche Bedeutung, trotzdem wird angenommen das mit Ausnahme von Feature_5 und Feature_7 die meisten keine besonders bedeutende </w:t>
      </w:r>
      <w:r>
        <w:lastRenderedPageBreak/>
        <w:t>Vorhersagekraft hab und somit auch nur die beiden im Weiteren tiefgehender betrachtet werden. Die Tages- und Minutenrenditen waren außerdem bereits logarithmiert.</w:t>
      </w:r>
    </w:p>
    <w:p w:rsidR="007D2E46" w:rsidRDefault="007D2E46" w:rsidP="007D2E46">
      <w:r>
        <w:t>Allgemein zeigte sich allerdings, dass abgesehen von fehlenden Werten, die Datensätze von Haus aus relativ sauber waren, was darauf zurückzuführen ist, dass das Entwickeln einer funktionierenden Cross-Validation-Methode und von Modellen mit tatsächlicher Vorhersagekraft als anspruchsvoll genug betrachtet wurde und nicht zusätzlich durch Datenaufbereitung erschwert werden sollte. Trotzdem erfordern viele Machine Learning Algorithmen vollständige und komplette Inputvariablen, weshalb im ersten Schritt der Datensatz auf fehlende Werte untersucht und entsprechend bereinigt werden muss.</w:t>
      </w:r>
    </w:p>
    <w:p w:rsidR="007D2E46" w:rsidRDefault="007D2E46" w:rsidP="007D2E46">
      <w:pPr>
        <w:keepNext/>
      </w:pPr>
      <w:r>
        <w:t xml:space="preserve"> </w:t>
      </w:r>
      <w:r>
        <w:rPr>
          <w:noProof/>
        </w:rPr>
        <w:drawing>
          <wp:inline distT="0" distB="0" distL="0" distR="0" wp14:anchorId="2228B7F4" wp14:editId="0F25DB11">
            <wp:extent cx="5759450" cy="28797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teil Missing Values.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rsidR="007D2E46" w:rsidRDefault="007D2E46" w:rsidP="007D2E46">
      <w:pPr>
        <w:pStyle w:val="Beschriftung"/>
      </w:pPr>
      <w:r>
        <w:t xml:space="preserve">Abbildung </w:t>
      </w:r>
      <w:r>
        <w:fldChar w:fldCharType="begin"/>
      </w:r>
      <w:r>
        <w:instrText xml:space="preserve"> SEQ Abbildung \* ARABIC </w:instrText>
      </w:r>
      <w:r>
        <w:fldChar w:fldCharType="separate"/>
      </w:r>
      <w:r>
        <w:rPr>
          <w:noProof/>
        </w:rPr>
        <w:t>1</w:t>
      </w:r>
      <w:r>
        <w:fldChar w:fldCharType="end"/>
      </w:r>
    </w:p>
    <w:p w:rsidR="007D2E46" w:rsidRDefault="007D2E46" w:rsidP="007D2E46">
      <w:r>
        <w:t>Wie auf Abbildung 1 zu sehen ist, der Anteil der fehlenden Werte bei den Features über Trainings- und Testdaten ähnlich verteilt, während einzelne Variablen mit äußert hohen Fehlraten hervorstechen liegt sie bei dem Großteil der Features unterhalb von 10%. Außerdem fällt auf, dass Feature_5 und Feature_7 jeweils überhauptkeine fehlenden Werte enthalten.</w:t>
      </w:r>
    </w:p>
    <w:p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rsidTr="00023853">
        <w:tc>
          <w:tcPr>
            <w:tcW w:w="3020" w:type="dxa"/>
          </w:tcPr>
          <w:p w:rsidR="007D2E46" w:rsidRPr="002C21CF" w:rsidRDefault="007D2E46" w:rsidP="00023853">
            <w:pPr>
              <w:rPr>
                <w:b/>
              </w:rPr>
            </w:pPr>
          </w:p>
        </w:tc>
        <w:tc>
          <w:tcPr>
            <w:tcW w:w="3020" w:type="dxa"/>
          </w:tcPr>
          <w:p w:rsidR="007D2E46" w:rsidRPr="002C21CF" w:rsidRDefault="007D2E46" w:rsidP="00023853">
            <w:pPr>
              <w:rPr>
                <w:b/>
              </w:rPr>
            </w:pPr>
            <w:r w:rsidRPr="002C21CF">
              <w:rPr>
                <w:b/>
              </w:rPr>
              <w:t>Train</w:t>
            </w:r>
          </w:p>
        </w:tc>
        <w:tc>
          <w:tcPr>
            <w:tcW w:w="3020" w:type="dxa"/>
          </w:tcPr>
          <w:p w:rsidR="007D2E46" w:rsidRPr="002C21CF" w:rsidRDefault="007D2E46" w:rsidP="00023853">
            <w:pPr>
              <w:rPr>
                <w:b/>
              </w:rPr>
            </w:pPr>
            <w:r w:rsidRPr="002C21CF">
              <w:rPr>
                <w:b/>
              </w:rPr>
              <w:t>Test</w:t>
            </w:r>
          </w:p>
        </w:tc>
      </w:tr>
      <w:tr w:rsidR="007D2E46" w:rsidTr="00023853">
        <w:tc>
          <w:tcPr>
            <w:tcW w:w="3020" w:type="dxa"/>
          </w:tcPr>
          <w:p w:rsidR="007D2E46" w:rsidRPr="002C21CF" w:rsidRDefault="007D2E46" w:rsidP="00023853">
            <w:pPr>
              <w:rPr>
                <w:b/>
              </w:rPr>
            </w:pPr>
            <w:r w:rsidRPr="002C21CF">
              <w:rPr>
                <w:b/>
              </w:rPr>
              <w:t>Count</w:t>
            </w:r>
          </w:p>
        </w:tc>
        <w:tc>
          <w:tcPr>
            <w:tcW w:w="3020" w:type="dxa"/>
          </w:tcPr>
          <w:p w:rsidR="007D2E46" w:rsidRPr="00660EC7" w:rsidRDefault="007D2E46" w:rsidP="00023853">
            <w:pPr>
              <w:rPr>
                <w:rFonts w:cs="Arial"/>
              </w:rPr>
            </w:pPr>
            <w:r w:rsidRPr="00660EC7">
              <w:rPr>
                <w:rFonts w:cs="Arial"/>
              </w:rPr>
              <w:t>40000</w:t>
            </w:r>
          </w:p>
        </w:tc>
        <w:tc>
          <w:tcPr>
            <w:tcW w:w="3020" w:type="dxa"/>
          </w:tcPr>
          <w:p w:rsidR="007D2E46" w:rsidRPr="00660EC7" w:rsidRDefault="007D2E46" w:rsidP="00023853">
            <w:pPr>
              <w:pStyle w:val="HTMLVorformatiert"/>
              <w:rPr>
                <w:rFonts w:ascii="Arial" w:hAnsi="Arial" w:cs="Arial"/>
                <w:sz w:val="22"/>
                <w:szCs w:val="22"/>
              </w:rPr>
            </w:pPr>
            <w:r w:rsidRPr="00660EC7">
              <w:rPr>
                <w:rFonts w:ascii="Arial" w:hAnsi="Arial" w:cs="Arial"/>
                <w:sz w:val="22"/>
                <w:szCs w:val="22"/>
              </w:rPr>
              <w:t>120000</w:t>
            </w:r>
          </w:p>
          <w:p w:rsidR="007D2E46" w:rsidRPr="00660EC7" w:rsidRDefault="007D2E46" w:rsidP="00023853">
            <w:pPr>
              <w:rPr>
                <w:rFonts w:cs="Arial"/>
              </w:rPr>
            </w:pPr>
          </w:p>
        </w:tc>
      </w:tr>
      <w:tr w:rsidR="007D2E46" w:rsidTr="00023853">
        <w:tc>
          <w:tcPr>
            <w:tcW w:w="3020" w:type="dxa"/>
          </w:tcPr>
          <w:p w:rsidR="007D2E46" w:rsidRPr="002C21CF" w:rsidRDefault="007D2E46" w:rsidP="00023853">
            <w:pPr>
              <w:rPr>
                <w:b/>
              </w:rPr>
            </w:pPr>
            <w:r w:rsidRPr="002C21CF">
              <w:rPr>
                <w:b/>
              </w:rPr>
              <w:t>Mean</w:t>
            </w:r>
          </w:p>
        </w:tc>
        <w:tc>
          <w:tcPr>
            <w:tcW w:w="3020" w:type="dxa"/>
          </w:tcPr>
          <w:p w:rsidR="007D2E46" w:rsidRPr="00660EC7" w:rsidRDefault="007D2E46" w:rsidP="00023853">
            <w:pPr>
              <w:pStyle w:val="HTMLVorformatiert"/>
              <w:rPr>
                <w:rFonts w:ascii="Arial" w:hAnsi="Arial" w:cs="Arial"/>
                <w:sz w:val="22"/>
                <w:szCs w:val="22"/>
              </w:rPr>
            </w:pPr>
            <w:r w:rsidRPr="00660EC7">
              <w:rPr>
                <w:rFonts w:ascii="Arial" w:hAnsi="Arial" w:cs="Arial"/>
                <w:sz w:val="22"/>
                <w:szCs w:val="22"/>
              </w:rPr>
              <w:t>0.046859</w:t>
            </w:r>
          </w:p>
          <w:p w:rsidR="007D2E46" w:rsidRPr="00660EC7" w:rsidRDefault="007D2E46" w:rsidP="00023853">
            <w:pPr>
              <w:rPr>
                <w:rFonts w:cs="Arial"/>
              </w:rPr>
            </w:pPr>
          </w:p>
        </w:tc>
        <w:tc>
          <w:tcPr>
            <w:tcW w:w="3020" w:type="dxa"/>
          </w:tcPr>
          <w:p w:rsidR="007D2E46" w:rsidRPr="00660EC7" w:rsidRDefault="007D2E46" w:rsidP="00023853">
            <w:pPr>
              <w:pStyle w:val="HTMLVorformatiert"/>
              <w:rPr>
                <w:rFonts w:ascii="Arial" w:hAnsi="Arial" w:cs="Arial"/>
                <w:sz w:val="22"/>
                <w:szCs w:val="22"/>
              </w:rPr>
            </w:pPr>
            <w:r w:rsidRPr="00660EC7">
              <w:rPr>
                <w:rFonts w:ascii="Arial" w:hAnsi="Arial" w:cs="Arial"/>
                <w:sz w:val="22"/>
                <w:szCs w:val="22"/>
              </w:rPr>
              <w:t>0.048532</w:t>
            </w:r>
          </w:p>
          <w:p w:rsidR="007D2E46" w:rsidRPr="00660EC7" w:rsidRDefault="007D2E46" w:rsidP="00023853">
            <w:pPr>
              <w:rPr>
                <w:rFonts w:cs="Arial"/>
              </w:rPr>
            </w:pPr>
          </w:p>
        </w:tc>
      </w:tr>
      <w:tr w:rsidR="007D2E46" w:rsidTr="00023853">
        <w:tc>
          <w:tcPr>
            <w:tcW w:w="3020" w:type="dxa"/>
          </w:tcPr>
          <w:p w:rsidR="007D2E46" w:rsidRPr="002C21CF" w:rsidRDefault="007D2E46" w:rsidP="00023853">
            <w:pPr>
              <w:rPr>
                <w:b/>
              </w:rPr>
            </w:pPr>
            <w:r w:rsidRPr="002C21CF">
              <w:rPr>
                <w:b/>
              </w:rPr>
              <w:t>Min</w:t>
            </w:r>
          </w:p>
        </w:tc>
        <w:tc>
          <w:tcPr>
            <w:tcW w:w="3020" w:type="dxa"/>
          </w:tcPr>
          <w:p w:rsidR="007D2E46" w:rsidRPr="00660EC7" w:rsidRDefault="007D2E46" w:rsidP="00023853">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023853">
            <w:pPr>
              <w:rPr>
                <w:rFonts w:cs="Arial"/>
              </w:rPr>
            </w:pPr>
          </w:p>
        </w:tc>
        <w:tc>
          <w:tcPr>
            <w:tcW w:w="3020" w:type="dxa"/>
          </w:tcPr>
          <w:p w:rsidR="007D2E46" w:rsidRPr="00660EC7" w:rsidRDefault="007D2E46" w:rsidP="00023853">
            <w:pPr>
              <w:pStyle w:val="HTMLVorformatiert"/>
              <w:rPr>
                <w:rFonts w:ascii="Arial" w:hAnsi="Arial" w:cs="Arial"/>
                <w:sz w:val="22"/>
                <w:szCs w:val="22"/>
              </w:rPr>
            </w:pPr>
            <w:r w:rsidRPr="00660EC7">
              <w:rPr>
                <w:rFonts w:ascii="Arial" w:hAnsi="Arial" w:cs="Arial"/>
                <w:sz w:val="22"/>
                <w:szCs w:val="22"/>
              </w:rPr>
              <w:lastRenderedPageBreak/>
              <w:t>0.000000</w:t>
            </w:r>
          </w:p>
          <w:p w:rsidR="007D2E46" w:rsidRPr="00660EC7" w:rsidRDefault="007D2E46" w:rsidP="00023853">
            <w:pPr>
              <w:rPr>
                <w:rFonts w:cs="Arial"/>
              </w:rPr>
            </w:pPr>
          </w:p>
        </w:tc>
      </w:tr>
      <w:tr w:rsidR="007D2E46" w:rsidTr="00023853">
        <w:tc>
          <w:tcPr>
            <w:tcW w:w="3020" w:type="dxa"/>
          </w:tcPr>
          <w:p w:rsidR="007D2E46" w:rsidRPr="002C21CF" w:rsidRDefault="007D2E46" w:rsidP="00023853">
            <w:pPr>
              <w:rPr>
                <w:b/>
              </w:rPr>
            </w:pPr>
            <w:r w:rsidRPr="002C21CF">
              <w:rPr>
                <w:b/>
              </w:rPr>
              <w:lastRenderedPageBreak/>
              <w:t>25%</w:t>
            </w:r>
          </w:p>
        </w:tc>
        <w:tc>
          <w:tcPr>
            <w:tcW w:w="3020" w:type="dxa"/>
          </w:tcPr>
          <w:p w:rsidR="007D2E46" w:rsidRPr="00660EC7" w:rsidRDefault="007D2E46" w:rsidP="00023853">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023853">
            <w:pPr>
              <w:rPr>
                <w:rFonts w:cs="Arial"/>
              </w:rPr>
            </w:pPr>
          </w:p>
        </w:tc>
        <w:tc>
          <w:tcPr>
            <w:tcW w:w="3020" w:type="dxa"/>
          </w:tcPr>
          <w:p w:rsidR="007D2E46" w:rsidRPr="00660EC7" w:rsidRDefault="007D2E46" w:rsidP="00023853">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023853">
            <w:pPr>
              <w:rPr>
                <w:rFonts w:cs="Arial"/>
              </w:rPr>
            </w:pPr>
          </w:p>
        </w:tc>
      </w:tr>
      <w:tr w:rsidR="007D2E46" w:rsidTr="00023853">
        <w:tc>
          <w:tcPr>
            <w:tcW w:w="3020" w:type="dxa"/>
          </w:tcPr>
          <w:p w:rsidR="007D2E46" w:rsidRPr="002C21CF" w:rsidRDefault="007D2E46" w:rsidP="00023853">
            <w:pPr>
              <w:rPr>
                <w:b/>
              </w:rPr>
            </w:pPr>
            <w:r w:rsidRPr="002C21CF">
              <w:rPr>
                <w:b/>
              </w:rPr>
              <w:t>50%</w:t>
            </w:r>
          </w:p>
        </w:tc>
        <w:tc>
          <w:tcPr>
            <w:tcW w:w="3020" w:type="dxa"/>
          </w:tcPr>
          <w:p w:rsidR="007D2E46" w:rsidRPr="00660EC7" w:rsidRDefault="007D2E46" w:rsidP="00023853">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023853">
            <w:pPr>
              <w:rPr>
                <w:rFonts w:cs="Arial"/>
              </w:rPr>
            </w:pPr>
          </w:p>
        </w:tc>
        <w:tc>
          <w:tcPr>
            <w:tcW w:w="3020" w:type="dxa"/>
          </w:tcPr>
          <w:p w:rsidR="007D2E46" w:rsidRPr="00660EC7" w:rsidRDefault="007D2E46" w:rsidP="00023853">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023853">
            <w:pPr>
              <w:rPr>
                <w:rFonts w:cs="Arial"/>
              </w:rPr>
            </w:pPr>
          </w:p>
        </w:tc>
      </w:tr>
      <w:tr w:rsidR="007D2E46" w:rsidTr="00023853">
        <w:tc>
          <w:tcPr>
            <w:tcW w:w="3020" w:type="dxa"/>
          </w:tcPr>
          <w:p w:rsidR="007D2E46" w:rsidRPr="002C21CF" w:rsidRDefault="007D2E46" w:rsidP="00023853">
            <w:pPr>
              <w:rPr>
                <w:b/>
              </w:rPr>
            </w:pPr>
            <w:r w:rsidRPr="002C21CF">
              <w:rPr>
                <w:b/>
              </w:rPr>
              <w:t>75%</w:t>
            </w:r>
          </w:p>
        </w:tc>
        <w:tc>
          <w:tcPr>
            <w:tcW w:w="3020" w:type="dxa"/>
          </w:tcPr>
          <w:p w:rsidR="007D2E46" w:rsidRPr="00660EC7" w:rsidRDefault="007D2E46" w:rsidP="00023853">
            <w:pPr>
              <w:pStyle w:val="HTMLVorformatiert"/>
              <w:rPr>
                <w:rFonts w:ascii="Arial" w:hAnsi="Arial" w:cs="Arial"/>
                <w:sz w:val="22"/>
                <w:szCs w:val="22"/>
              </w:rPr>
            </w:pPr>
            <w:r w:rsidRPr="00660EC7">
              <w:rPr>
                <w:rFonts w:ascii="Arial" w:hAnsi="Arial" w:cs="Arial"/>
                <w:sz w:val="22"/>
                <w:szCs w:val="22"/>
              </w:rPr>
              <w:t>0.050000</w:t>
            </w:r>
          </w:p>
          <w:p w:rsidR="007D2E46" w:rsidRPr="00660EC7" w:rsidRDefault="007D2E46" w:rsidP="00023853">
            <w:pPr>
              <w:rPr>
                <w:rFonts w:cs="Arial"/>
              </w:rPr>
            </w:pPr>
          </w:p>
        </w:tc>
        <w:tc>
          <w:tcPr>
            <w:tcW w:w="3020" w:type="dxa"/>
          </w:tcPr>
          <w:p w:rsidR="007D2E46" w:rsidRPr="00660EC7" w:rsidRDefault="007D2E46" w:rsidP="00023853">
            <w:pPr>
              <w:pStyle w:val="HTMLVorformatiert"/>
              <w:rPr>
                <w:rFonts w:ascii="Arial" w:hAnsi="Arial" w:cs="Arial"/>
                <w:sz w:val="22"/>
                <w:szCs w:val="22"/>
              </w:rPr>
            </w:pPr>
            <w:r w:rsidRPr="00660EC7">
              <w:rPr>
                <w:rFonts w:ascii="Arial" w:hAnsi="Arial" w:cs="Arial"/>
                <w:sz w:val="22"/>
                <w:szCs w:val="22"/>
              </w:rPr>
              <w:t>0.050000</w:t>
            </w:r>
          </w:p>
          <w:p w:rsidR="007D2E46" w:rsidRPr="00660EC7" w:rsidRDefault="007D2E46" w:rsidP="00023853">
            <w:pPr>
              <w:rPr>
                <w:rFonts w:cs="Arial"/>
              </w:rPr>
            </w:pPr>
          </w:p>
        </w:tc>
      </w:tr>
      <w:tr w:rsidR="007D2E46" w:rsidTr="00023853">
        <w:tc>
          <w:tcPr>
            <w:tcW w:w="3020" w:type="dxa"/>
          </w:tcPr>
          <w:p w:rsidR="007D2E46" w:rsidRPr="002C21CF" w:rsidRDefault="007D2E46" w:rsidP="00023853">
            <w:pPr>
              <w:rPr>
                <w:b/>
              </w:rPr>
            </w:pPr>
            <w:r w:rsidRPr="002C21CF">
              <w:rPr>
                <w:b/>
              </w:rPr>
              <w:t>Max</w:t>
            </w:r>
          </w:p>
        </w:tc>
        <w:tc>
          <w:tcPr>
            <w:tcW w:w="3020" w:type="dxa"/>
          </w:tcPr>
          <w:p w:rsidR="007D2E46" w:rsidRPr="00660EC7" w:rsidRDefault="007D2E46" w:rsidP="00023853">
            <w:pPr>
              <w:pStyle w:val="HTMLVorformatiert"/>
              <w:rPr>
                <w:rFonts w:ascii="Arial" w:hAnsi="Arial" w:cs="Arial"/>
                <w:sz w:val="22"/>
                <w:szCs w:val="22"/>
              </w:rPr>
            </w:pPr>
            <w:r w:rsidRPr="00660EC7">
              <w:rPr>
                <w:rFonts w:ascii="Arial" w:hAnsi="Arial" w:cs="Arial"/>
                <w:sz w:val="22"/>
                <w:szCs w:val="22"/>
              </w:rPr>
              <w:t>0.500000</w:t>
            </w:r>
          </w:p>
          <w:p w:rsidR="007D2E46" w:rsidRPr="00660EC7" w:rsidRDefault="007D2E46" w:rsidP="00023853">
            <w:pPr>
              <w:rPr>
                <w:rFonts w:cs="Arial"/>
              </w:rPr>
            </w:pPr>
          </w:p>
        </w:tc>
        <w:tc>
          <w:tcPr>
            <w:tcW w:w="3020" w:type="dxa"/>
          </w:tcPr>
          <w:p w:rsidR="007D2E46" w:rsidRPr="00660EC7" w:rsidRDefault="007D2E46" w:rsidP="00023853">
            <w:pPr>
              <w:pStyle w:val="HTMLVorformatiert"/>
              <w:rPr>
                <w:rFonts w:ascii="Arial" w:hAnsi="Arial" w:cs="Arial"/>
                <w:sz w:val="22"/>
                <w:szCs w:val="22"/>
              </w:rPr>
            </w:pPr>
            <w:r w:rsidRPr="00660EC7">
              <w:rPr>
                <w:rFonts w:ascii="Arial" w:hAnsi="Arial" w:cs="Arial"/>
                <w:sz w:val="22"/>
                <w:szCs w:val="22"/>
              </w:rPr>
              <w:t>0.500000</w:t>
            </w:r>
          </w:p>
          <w:p w:rsidR="007D2E46" w:rsidRPr="00660EC7" w:rsidRDefault="007D2E46" w:rsidP="00023853">
            <w:pPr>
              <w:keepNext/>
              <w:rPr>
                <w:rFonts w:cs="Arial"/>
              </w:rPr>
            </w:pPr>
          </w:p>
        </w:tc>
      </w:tr>
    </w:tbl>
    <w:p w:rsidR="007D2E46" w:rsidRDefault="007D2E46" w:rsidP="007D2E46">
      <w:pPr>
        <w:pStyle w:val="Beschriftung"/>
      </w:pPr>
      <w:r>
        <w:t xml:space="preserve">Abbildung </w:t>
      </w:r>
      <w:r>
        <w:fldChar w:fldCharType="begin"/>
      </w:r>
      <w:r>
        <w:instrText xml:space="preserve"> SEQ Abbildung \* ARABIC </w:instrText>
      </w:r>
      <w:r>
        <w:fldChar w:fldCharType="separate"/>
      </w:r>
      <w:r>
        <w:rPr>
          <w:noProof/>
        </w:rPr>
        <w:t>2</w:t>
      </w:r>
      <w:r>
        <w:fldChar w:fldCharType="end"/>
      </w:r>
      <w:r>
        <w:t xml:space="preserve"> Verteilung der fehlenden Werte bei den vergangenen Minutenrenditen</w:t>
      </w:r>
      <w:r>
        <w:rPr>
          <w:noProof/>
        </w:rPr>
        <w:t xml:space="preserve"> nach Datensätzen</w:t>
      </w:r>
    </w:p>
    <w:p w:rsidR="007D2E46" w:rsidRDefault="007D2E46" w:rsidP="007D2E46">
      <w:r>
        <w:t xml:space="preserve">Man sieht das der überwiegende Teil der Datensätze in Bezug auf die Minutenrenditen relativ sauber ist. Die meisten Einträge sind komplett und enthalten für jede Minute eine Rendite und selbst bei denen, die unvollständig sind, liegt die Fehlerrate häufig nur bei wenigen Prozent. Trotzdem gibt es allerdings auch einige Einträge, bei denen bis zu der Hälfte der Renditen nicht enthalten sind. Nach Kaiser </w:t>
      </w:r>
      <w:sdt>
        <w:sdtPr>
          <w:alias w:val="Don't edit this field"/>
          <w:tag w:val="CitaviPlaceholder#cda76acd-0e3a-4262-b2bd-206703cc512f"/>
          <w:id w:val="-27725032"/>
          <w:placeholder>
            <w:docPart w:val="4D187216313A434CA5E50A27F3B31448"/>
          </w:placeholder>
        </w:sdtPr>
        <w:sdtContent>
          <w:r>
            <w:fldChar w:fldCharType="begin"/>
          </w:r>
          <w:r>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mwwNHp5b2c1cnljYnZ4N3Rka21tbjhobmtvaG9wc21wbGlsY3gya2QiLCJDcmVhdGVkT24iOiIyMDE4LTA4LTA5VDEwOjA3OjE1IiwiTW9kaWZpZWRCeSI6ImwwNHp5b2c1cnljYnZ4N3Rka21tbjhobmtvaG9wc21wbGlsY3gya2QiLCJJZCI6IjJiY2JjYzEyLTBjZmYtNDQwZS1hODE5LTM0Mjk3MjNiZDdhMyIsIk1vZGlmaWVkT24iOiIyMDE4LTA4LTA5VDEwOjA3OjE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t>(2014)</w:t>
          </w:r>
          <w:r>
            <w:fldChar w:fldCharType="end"/>
          </w:r>
        </w:sdtContent>
      </w:sdt>
      <w:r>
        <w:t xml:space="preserve"> lässt sich grundlegend nach 3 verschiedenen Ansätzen zum Umgang mit fehlenden Daten unterscheiden. Als erstes dem Reduzieren des Datensatzen um die Einträge, die unvollständig sind, zweitens das behandeln der fehlenden Werte als „special values“, also dem zuweisen eines neuen Wertes, der ersichtlich macht, das es sich dabei um fehlende Werte handeln, oder drittens mehrere Techniken zur Imputation, wobei hier versucht wird die nichtvorhandenen Informationen sinnvoll zu schätzen. Jede der drei Möglichkeiten hat verschiedene Vor- und Nachteile und ihre Anwendung ist abhängig von den gegebenen Daten oder der Charakteristik bzw. den Gründen für die Lücken im Datensatz. Nachdem allerdings nichts genaueres bekannt ist, worauf die fehlenden Werte zurückzuführen sind, wurde versucht mit einer Kombination aus Reduktion und Imputation zu arbeiten um den Datensatz zu säubern. Features die fehlende Werte enthalten wurden aus dem Datensatz entfernt, einmal, weil bei Features mit einer Fehlerrate von 50% bzw. 80% eine schätzen der fehlenden Werte schwierig und ungenau wäre und außerdem, weil mit Ausnahme von den beiden vollständigen Features fünf und sieben, den anderen auch keine besondere Vorhersagekraft zugesprochen wurde.</w:t>
      </w:r>
    </w:p>
    <w:p w:rsidR="007D2E46" w:rsidRDefault="007D2E46" w:rsidP="007D2E46">
      <w:r>
        <w:t>Für die fehlenden Werte in den Minutenrenditen wurde Imputation durch dem Mittelwert der jeweiligen Zeitreihe angewandt, da es sich hierbei um ein sehr einfaches und gängiges Verfahren handelt, und bei den meisten Zeitreihen der Anteil der Fehler ohnehin sehr gering war und somit ein maßgeblicher Informationsverlust nicht angenommen werden muss.</w:t>
      </w:r>
    </w:p>
    <w:p w:rsidR="007D2E46" w:rsidRDefault="007D2E46" w:rsidP="007D2E46"/>
    <w:p w:rsidR="007D2E46" w:rsidRPr="00D56E44" w:rsidRDefault="007D2E46" w:rsidP="007D2E46">
      <w:pPr>
        <w:rPr>
          <w:color w:val="FF0000"/>
        </w:rPr>
      </w:pPr>
      <w:r>
        <w:rPr>
          <w:color w:val="FF0000"/>
        </w:rPr>
        <w:t>Aufteilen in Minute und Daily Problem</w:t>
      </w:r>
    </w:p>
    <w:p w:rsidR="007D2E46" w:rsidRPr="007D2E46" w:rsidRDefault="007D2E46" w:rsidP="007D2E46">
      <w:bookmarkStart w:id="5" w:name="_GoBack"/>
      <w:bookmarkEnd w:id="5"/>
    </w:p>
    <w:p w:rsidR="002E4D15" w:rsidRDefault="002E4D15" w:rsidP="002E4D15">
      <w:pPr>
        <w:pStyle w:val="berschrift2"/>
      </w:pPr>
      <w:bookmarkStart w:id="6" w:name="_Toc520800635"/>
      <w:r>
        <w:lastRenderedPageBreak/>
        <w:t>EDA/Descriptive Statistik</w:t>
      </w:r>
      <w:bookmarkEnd w:id="6"/>
    </w:p>
    <w:p w:rsidR="002E4D15" w:rsidRDefault="002E4D15" w:rsidP="002E4D15">
      <w:pPr>
        <w:pStyle w:val="berschrift2"/>
      </w:pPr>
      <w:bookmarkStart w:id="7" w:name="_Toc520800636"/>
      <w:r>
        <w:t>Einfluss Variablen und und Core Features 5 und 7</w:t>
      </w:r>
      <w:bookmarkEnd w:id="7"/>
    </w:p>
    <w:p w:rsidR="002E4D15" w:rsidRDefault="002E4D15" w:rsidP="002E4D15">
      <w:pPr>
        <w:pStyle w:val="berschrift2"/>
      </w:pPr>
      <w:bookmarkStart w:id="8" w:name="_Toc520800637"/>
      <w:r>
        <w:t>Zielvariablen</w:t>
      </w:r>
      <w:bookmarkEnd w:id="8"/>
    </w:p>
    <w:p w:rsidR="002E4D15" w:rsidRDefault="002E4D15" w:rsidP="002E4D15">
      <w:pPr>
        <w:pStyle w:val="berschrift1"/>
      </w:pPr>
      <w:bookmarkStart w:id="9" w:name="_Toc520800638"/>
      <w:r>
        <w:t>Methodik</w:t>
      </w:r>
      <w:bookmarkEnd w:id="9"/>
    </w:p>
    <w:p w:rsidR="00B4251B" w:rsidRPr="00B4251B" w:rsidRDefault="00B4251B" w:rsidP="00B4251B">
      <w:pPr>
        <w:pStyle w:val="berschrift2"/>
      </w:pPr>
      <w:bookmarkStart w:id="10" w:name="_Toc520800639"/>
      <w:r>
        <w:t>Aufbereiten der Daten</w:t>
      </w:r>
      <w:bookmarkEnd w:id="10"/>
    </w:p>
    <w:p w:rsidR="002E4D15" w:rsidRDefault="002E4D15" w:rsidP="002E4D15">
      <w:pPr>
        <w:pStyle w:val="berschrift2"/>
      </w:pPr>
      <w:bookmarkStart w:id="11" w:name="_Toc520800640"/>
      <w:r>
        <w:t>Benchmarks/ZeroBenchmark</w:t>
      </w:r>
      <w:bookmarkEnd w:id="11"/>
    </w:p>
    <w:p w:rsidR="002E4D15" w:rsidRDefault="00B4251B" w:rsidP="002E4D15">
      <w:pPr>
        <w:pStyle w:val="berschrift2"/>
      </w:pPr>
      <w:bookmarkStart w:id="12" w:name="_Toc520800641"/>
      <w:r>
        <w:t>Base</w:t>
      </w:r>
      <w:r w:rsidR="002E4D15">
        <w:t xml:space="preserve"> Models</w:t>
      </w:r>
      <w:bookmarkEnd w:id="12"/>
    </w:p>
    <w:p w:rsidR="00B4251B" w:rsidRPr="00B4251B" w:rsidRDefault="00B4251B" w:rsidP="00B4251B">
      <w:pPr>
        <w:pStyle w:val="berschrift2"/>
      </w:pPr>
      <w:bookmarkStart w:id="13" w:name="_Toc520800642"/>
      <w:r>
        <w:t>Advanced Feature Engineering</w:t>
      </w:r>
      <w:bookmarkEnd w:id="13"/>
    </w:p>
    <w:p w:rsidR="002E4D15" w:rsidRDefault="002E4D15" w:rsidP="002E4D15">
      <w:pPr>
        <w:pStyle w:val="berschrift2"/>
      </w:pPr>
      <w:bookmarkStart w:id="14" w:name="_Toc520800643"/>
      <w:r>
        <w:t>Time sensitive CV</w:t>
      </w:r>
      <w:bookmarkEnd w:id="14"/>
    </w:p>
    <w:p w:rsidR="00B4251B" w:rsidRDefault="002E4D15" w:rsidP="00B4251B">
      <w:pPr>
        <w:pStyle w:val="berschrift2"/>
      </w:pPr>
      <w:bookmarkStart w:id="15" w:name="_Toc520800644"/>
      <w:r>
        <w:t>Model Optimization</w:t>
      </w:r>
      <w:bookmarkEnd w:id="15"/>
    </w:p>
    <w:p w:rsidR="00B4251B" w:rsidRDefault="00B4251B" w:rsidP="00B4251B">
      <w:pPr>
        <w:pStyle w:val="berschrift3"/>
      </w:pPr>
      <w:bookmarkStart w:id="16" w:name="_Toc520800645"/>
      <w:r>
        <w:t>Hyper Parameter Tuning</w:t>
      </w:r>
      <w:bookmarkEnd w:id="16"/>
    </w:p>
    <w:p w:rsidR="00B4251B" w:rsidRPr="00B4251B" w:rsidRDefault="00B4251B" w:rsidP="00B4251B">
      <w:pPr>
        <w:pStyle w:val="berschrift3"/>
      </w:pPr>
      <w:bookmarkStart w:id="17" w:name="_Toc520800646"/>
      <w:r>
        <w:t>Feature Selection</w:t>
      </w:r>
      <w:bookmarkEnd w:id="17"/>
    </w:p>
    <w:p w:rsidR="002E4D15" w:rsidRDefault="00B4251B" w:rsidP="00B4251B">
      <w:pPr>
        <w:pStyle w:val="berschrift1"/>
      </w:pPr>
      <w:bookmarkStart w:id="18" w:name="_Toc520800647"/>
      <w:r>
        <w:t>Results</w:t>
      </w:r>
      <w:bookmarkEnd w:id="18"/>
    </w:p>
    <w:p w:rsidR="00B4251B" w:rsidRPr="00B4251B" w:rsidRDefault="00B4251B" w:rsidP="00B4251B">
      <w:pPr>
        <w:pStyle w:val="berschrift2"/>
      </w:pPr>
      <w:bookmarkStart w:id="19" w:name="_Toc520800648"/>
      <w:r>
        <w:t>Welche Ansätze wie und warum haben welche Ansätze funktioniert</w:t>
      </w:r>
      <w:bookmarkEnd w:id="19"/>
    </w:p>
    <w:p w:rsidR="00B4251B" w:rsidRDefault="00B4251B" w:rsidP="00B4251B">
      <w:pPr>
        <w:pStyle w:val="berschrift1"/>
      </w:pPr>
      <w:bookmarkStart w:id="20" w:name="_Toc520800649"/>
      <w:r>
        <w:t>Conclusion</w:t>
      </w:r>
      <w:bookmarkEnd w:id="20"/>
    </w:p>
    <w:p w:rsidR="00B4251B" w:rsidRDefault="00B4251B" w:rsidP="00B4251B">
      <w:pPr>
        <w:pStyle w:val="berschrift2"/>
      </w:pPr>
      <w:bookmarkStart w:id="21" w:name="_Toc520800650"/>
      <w:r>
        <w:t>Zusammenfassung der Aussagen und wo der Wertbeitrag liegt</w:t>
      </w:r>
      <w:bookmarkEnd w:id="21"/>
    </w:p>
    <w:p w:rsidR="009A1B72" w:rsidRDefault="009A1B72">
      <w:pPr>
        <w:spacing w:line="259" w:lineRule="auto"/>
      </w:pPr>
      <w:r>
        <w:br w:type="page"/>
      </w:r>
    </w:p>
    <w:sdt>
      <w:sdtPr>
        <w:tag w:val="CitaviBibliography"/>
        <w:id w:val="-1880389306"/>
        <w:placeholder>
          <w:docPart w:val="DefaultPlaceholder_-1854013440"/>
        </w:placeholder>
      </w:sdtPr>
      <w:sdtEndPr>
        <w:rPr>
          <w:rFonts w:eastAsiaTheme="minorHAnsi" w:cstheme="minorBidi"/>
          <w:color w:val="auto"/>
          <w:sz w:val="22"/>
          <w:szCs w:val="22"/>
        </w:rPr>
      </w:sdtEndPr>
      <w:sdtContent>
        <w:p w:rsidR="007D2E46" w:rsidRDefault="00DF713F" w:rsidP="007D2E46">
          <w:pPr>
            <w:pStyle w:val="CitaviBibliographyHeading"/>
          </w:pPr>
          <w:r>
            <w:fldChar w:fldCharType="begin"/>
          </w:r>
          <w:r>
            <w:instrText>ADDIN CitaviBibliography</w:instrText>
          </w:r>
          <w:r>
            <w:fldChar w:fldCharType="separate"/>
          </w:r>
          <w:r w:rsidR="007D2E46">
            <w:t>Literaturverzeichnis</w:t>
          </w:r>
        </w:p>
        <w:p w:rsidR="007D2E46" w:rsidRDefault="007D2E46" w:rsidP="007D2E46">
          <w:pPr>
            <w:pStyle w:val="CitaviBibliographyEntry"/>
          </w:pPr>
          <w:bookmarkStart w:id="22" w:name="_CTVL0015d12586820df4c80b50acf20484ada6b"/>
          <w:r>
            <w:t>Anderson, James (2015a): The Winton Stock Market Challenge. New Holiday Data from Winton. Online verfügbar unter https://www.kaggle.com/c/the-winton-stock-market-challenge/discussion/18006.</w:t>
          </w:r>
        </w:p>
        <w:p w:rsidR="007D2E46" w:rsidRDefault="007D2E46" w:rsidP="007D2E46">
          <w:pPr>
            <w:pStyle w:val="CitaviBibliographyEntry"/>
          </w:pPr>
          <w:bookmarkStart w:id="23" w:name="_CTVL0013de8d63da9f349ed8091973b671a66ce"/>
          <w:bookmarkEnd w:id="22"/>
          <w:r>
            <w:t>Anderson, James (2015b): The Winton Stock Market Challenge. Overview. Online verfügbar unter https://www.kaggle.com/c/the-winton-stock-market-challenge.</w:t>
          </w:r>
        </w:p>
        <w:p w:rsidR="007D2E46" w:rsidRDefault="007D2E46" w:rsidP="007D2E46">
          <w:pPr>
            <w:pStyle w:val="CitaviBibliographyEntry"/>
          </w:pPr>
          <w:bookmarkStart w:id="24" w:name="_CTVL001afd02c72fe8643e8a49dbe5fa4ad678a"/>
          <w:bookmarkEnd w:id="23"/>
          <w:r>
            <w:t>Anderson, James (2016): The Winton Stock Market Challenge. Congratulations, Thoughts on the Problem. Online verfügbar unter https://www.kaggle.com/c/the-winton-stock-market-challenge/discussion/18645.</w:t>
          </w:r>
        </w:p>
        <w:p w:rsidR="007D2E46" w:rsidRDefault="007D2E46" w:rsidP="007D2E46">
          <w:pPr>
            <w:pStyle w:val="CitaviBibliographyEntry"/>
          </w:pPr>
          <w:bookmarkStart w:id="25" w:name="_CTVL001ff6ed5200b79458ea962f76fd43f18f8"/>
          <w:bookmarkEnd w:id="24"/>
          <w:r>
            <w:t>Chatterjee, Samir; Dutta, Kaushik; Sundarraj, Rangaraja P. (Hg.) (2018): Designing for a digital and globalized world. 13th international conference, DESRIST 2018, Chennai, India, June 3-6, 2018 : proceedings. DESRIST; International Conference on Design Science Research in Information Systems and Technology. Cham: Springer (Lecture notes in computer science, 10844).</w:t>
          </w:r>
        </w:p>
        <w:p w:rsidR="007D2E46" w:rsidRDefault="007D2E46" w:rsidP="007D2E46">
          <w:pPr>
            <w:pStyle w:val="CitaviBibliographyEntry"/>
          </w:pPr>
          <w:bookmarkStart w:id="26" w:name="_CTVL001559668d8a7224842bc671254bbcbdbe3"/>
          <w:bookmarkEnd w:id="25"/>
          <w:r>
            <w:t>Goldbloom, Anthony (2017): Kaggle Joins Google Cloud. Kaggle.</w:t>
          </w:r>
        </w:p>
        <w:p w:rsidR="007D2E46" w:rsidRDefault="007D2E46" w:rsidP="007D2E46">
          <w:pPr>
            <w:pStyle w:val="CitaviBibliographyEntry"/>
          </w:pPr>
          <w:bookmarkStart w:id="27" w:name="_CTVL001dc35bcdbc4a840e3a0dbb7bd96230812"/>
          <w:bookmarkEnd w:id="26"/>
          <w:r>
            <w:t>Goldbloom, Anthony (2018): Reviewing 2017 and Previewing 2018. Kaggle. Online verfügbar unter http://blog.kaggle.com/2018/01/22/reviewing-2017-and-previewing-2018/, zuletzt geprüft am 31.07.2018.</w:t>
          </w:r>
        </w:p>
        <w:p w:rsidR="007D2E46" w:rsidRDefault="007D2E46" w:rsidP="007D2E46">
          <w:pPr>
            <w:pStyle w:val="CitaviBibliographyEntry"/>
          </w:pPr>
          <w:bookmarkStart w:id="28" w:name="_CTVL00165aeb6fe02a14ccaaef756fabf9dd57e"/>
          <w:bookmarkEnd w:id="27"/>
          <w:r>
            <w:t>Guo, Yufeng (2017): Introduction to Kaggle Kernels. towardsdatascience.com. Online verfügbar unter https://towardsdatascience.com/introduction-to-kaggle-kernels-2ad754ebf77.</w:t>
          </w:r>
        </w:p>
        <w:p w:rsidR="007D2E46" w:rsidRDefault="007D2E46" w:rsidP="007D2E46">
          <w:pPr>
            <w:pStyle w:val="CitaviBibliographyEntry"/>
          </w:pPr>
          <w:bookmarkStart w:id="29" w:name="_CTVL001cbdb971972bd4f6581cddf23d50f51fe"/>
          <w:bookmarkEnd w:id="28"/>
          <w:r>
            <w:t xml:space="preserve">Kaiser, Jiří (2014): Dealing with Missing Values in Data. In: </w:t>
          </w:r>
          <w:bookmarkEnd w:id="29"/>
          <w:r w:rsidRPr="007D2E46">
            <w:rPr>
              <w:i/>
            </w:rPr>
            <w:t xml:space="preserve">Journal of Systems Integration </w:t>
          </w:r>
          <w:r w:rsidRPr="007D2E46">
            <w:t>5 (1), S. 42–51. Online verfügbar unter http://si-journal.org/index.php/JSI/article/viewFile/178/255, zuletzt geprüft am 09.08.2018.</w:t>
          </w:r>
        </w:p>
        <w:p w:rsidR="00DF713F" w:rsidRDefault="007D2E46" w:rsidP="007D2E46">
          <w:pPr>
            <w:pStyle w:val="CitaviBibliographyEntry"/>
          </w:pPr>
          <w:bookmarkStart w:id="30" w:name="_CTVL001952f7d6e116a4cf9a3e9fe6f1b41aee2"/>
          <w:r>
            <w:t>Marr, Bernard (2016): Big data in practice. How 45 successful companies used big data analytics to deliver extraordinary results. Chichester, West Sussex: Wiley. Online verfügbar unter http://search.ebscohost.com/login.aspx?direct=true&amp;scope=site&amp;db=nlebk&amp;AN=1205831.</w:t>
          </w:r>
          <w:bookmarkEnd w:id="30"/>
          <w:r w:rsidR="00DF713F">
            <w:fldChar w:fldCharType="end"/>
          </w:r>
        </w:p>
      </w:sdtContent>
    </w:sdt>
    <w:p w:rsidR="00DF713F" w:rsidRDefault="00DF713F" w:rsidP="00DF713F"/>
    <w:sectPr w:rsidR="00DF713F" w:rsidSect="009A1B72">
      <w:pgSz w:w="11906" w:h="16838"/>
      <w:pgMar w:top="1134"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34B07"/>
    <w:rsid w:val="00065881"/>
    <w:rsid w:val="00070026"/>
    <w:rsid w:val="000A0513"/>
    <w:rsid w:val="000B6FC0"/>
    <w:rsid w:val="00110D71"/>
    <w:rsid w:val="00116731"/>
    <w:rsid w:val="00122A2F"/>
    <w:rsid w:val="00141135"/>
    <w:rsid w:val="00157466"/>
    <w:rsid w:val="00162953"/>
    <w:rsid w:val="00181E8C"/>
    <w:rsid w:val="00210AE8"/>
    <w:rsid w:val="00227A29"/>
    <w:rsid w:val="00260AA4"/>
    <w:rsid w:val="00272D38"/>
    <w:rsid w:val="002933E1"/>
    <w:rsid w:val="002C21CF"/>
    <w:rsid w:val="002E095C"/>
    <w:rsid w:val="002E4D15"/>
    <w:rsid w:val="00344170"/>
    <w:rsid w:val="003537DC"/>
    <w:rsid w:val="003F5D2B"/>
    <w:rsid w:val="00454EDD"/>
    <w:rsid w:val="00475B42"/>
    <w:rsid w:val="005412FE"/>
    <w:rsid w:val="00592280"/>
    <w:rsid w:val="00597365"/>
    <w:rsid w:val="0060608D"/>
    <w:rsid w:val="00653C3C"/>
    <w:rsid w:val="00660EC7"/>
    <w:rsid w:val="00686E14"/>
    <w:rsid w:val="00692CE6"/>
    <w:rsid w:val="00743E38"/>
    <w:rsid w:val="00796C58"/>
    <w:rsid w:val="007D2E46"/>
    <w:rsid w:val="00804BBD"/>
    <w:rsid w:val="008411D4"/>
    <w:rsid w:val="00874D98"/>
    <w:rsid w:val="008813B4"/>
    <w:rsid w:val="00882D7C"/>
    <w:rsid w:val="0088567F"/>
    <w:rsid w:val="008A2D3B"/>
    <w:rsid w:val="008F7D23"/>
    <w:rsid w:val="009A1B72"/>
    <w:rsid w:val="009C3C61"/>
    <w:rsid w:val="00A44FE1"/>
    <w:rsid w:val="00AA4325"/>
    <w:rsid w:val="00B375CD"/>
    <w:rsid w:val="00B4251B"/>
    <w:rsid w:val="00B61F91"/>
    <w:rsid w:val="00BC4363"/>
    <w:rsid w:val="00C520C1"/>
    <w:rsid w:val="00C7284A"/>
    <w:rsid w:val="00C94793"/>
    <w:rsid w:val="00CA7AED"/>
    <w:rsid w:val="00CC3557"/>
    <w:rsid w:val="00D46891"/>
    <w:rsid w:val="00D56E44"/>
    <w:rsid w:val="00D75A3B"/>
    <w:rsid w:val="00D75DBA"/>
    <w:rsid w:val="00DB440A"/>
    <w:rsid w:val="00DB530B"/>
    <w:rsid w:val="00DC6B76"/>
    <w:rsid w:val="00DD38E7"/>
    <w:rsid w:val="00DF713F"/>
    <w:rsid w:val="00E25F9D"/>
    <w:rsid w:val="00E52A4C"/>
    <w:rsid w:val="00E739CC"/>
    <w:rsid w:val="00EF641D"/>
    <w:rsid w:val="00F04E6B"/>
    <w:rsid w:val="00FB42E8"/>
    <w:rsid w:val="00FC14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289F7"/>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spacing w:after="120"/>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semiHidden/>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874D98"/>
    <w:rPr>
      <w:rFonts w:ascii="Courier New" w:eastAsia="Times New Roman" w:hAnsi="Courier New" w:cs="Courier New"/>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000000" w:rsidRDefault="00896A6C" w:rsidP="00896A6C">
          <w:pPr>
            <w:pStyle w:val="4D187216313A434CA5E50A27F3B31448"/>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6A6C"/>
    <w:rPr>
      <w:color w:val="808080"/>
    </w:rPr>
  </w:style>
  <w:style w:type="paragraph" w:customStyle="1" w:styleId="4D187216313A434CA5E50A27F3B31448">
    <w:name w:val="4D187216313A434CA5E50A27F3B31448"/>
    <w:rsid w:val="00896A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9CBFE-6F49-4F5B-B40A-81C0CBD58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9762</Words>
  <Characters>44617</Characters>
  <Application>Microsoft Office Word</Application>
  <DocSecurity>0</DocSecurity>
  <Lines>2124</Lines>
  <Paragraphs>24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1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8</cp:revision>
  <dcterms:created xsi:type="dcterms:W3CDTF">2018-07-31T09:12:00Z</dcterms:created>
  <dcterms:modified xsi:type="dcterms:W3CDTF">2018-08-09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1.0.0</vt:lpwstr>
  </property>
</Properties>
</file>